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F97D70" w14:textId="77777777" w:rsidR="00F66774" w:rsidRPr="007517B9" w:rsidRDefault="006F718C" w:rsidP="007517B9">
      <w:pPr>
        <w:pStyle w:val="Title"/>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14:paraId="434DDC19" w14:textId="77777777" w:rsidR="006F718C" w:rsidRPr="007517B9" w:rsidRDefault="006F718C" w:rsidP="007517B9">
      <w:pPr>
        <w:pStyle w:val="Title"/>
        <w:jc w:val="center"/>
        <w:rPr>
          <w:sz w:val="44"/>
          <w:szCs w:val="44"/>
        </w:rPr>
      </w:pPr>
      <w:r w:rsidRPr="007517B9">
        <w:rPr>
          <w:sz w:val="44"/>
          <w:szCs w:val="44"/>
        </w:rPr>
        <w:t xml:space="preserve">Evidence from </w:t>
      </w:r>
      <w:proofErr w:type="spellStart"/>
      <w:r w:rsidRPr="007517B9">
        <w:rPr>
          <w:sz w:val="44"/>
          <w:szCs w:val="44"/>
        </w:rPr>
        <w:t>mediotemporal</w:t>
      </w:r>
      <w:proofErr w:type="spellEnd"/>
      <w:r w:rsidRPr="007517B9">
        <w:rPr>
          <w:sz w:val="44"/>
          <w:szCs w:val="44"/>
        </w:rPr>
        <w:t xml:space="preserve"> lobe epilepsy</w:t>
      </w:r>
    </w:p>
    <w:p w14:paraId="1D017D95" w14:textId="77777777" w:rsidR="006F718C" w:rsidRPr="00E500B7" w:rsidRDefault="006F718C" w:rsidP="007F471C"/>
    <w:p w14:paraId="5D3B7014" w14:textId="77777777" w:rsidR="006F718C" w:rsidRPr="00306BF4" w:rsidRDefault="006F718C" w:rsidP="007F471C">
      <w:pPr>
        <w:rPr>
          <w:vertAlign w:val="superscript"/>
        </w:rPr>
      </w:pPr>
      <w:r w:rsidRPr="00306BF4">
        <w:t>B. Weber</w:t>
      </w:r>
      <w:r w:rsidRPr="00306BF4">
        <w:rPr>
          <w:vertAlign w:val="superscript"/>
        </w:rPr>
        <w:t>1</w:t>
      </w:r>
      <w:proofErr w:type="gramStart"/>
      <w:r w:rsidRPr="00306BF4">
        <w:rPr>
          <w:vertAlign w:val="superscript"/>
        </w:rPr>
        <w:t>,2</w:t>
      </w:r>
      <w:proofErr w:type="gramEnd"/>
      <w:r w:rsidRPr="00306BF4">
        <w:t>, I. Zweyer</w:t>
      </w:r>
      <w:r w:rsidRPr="00306BF4">
        <w:rPr>
          <w:vertAlign w:val="superscript"/>
        </w:rPr>
        <w:t>1,2</w:t>
      </w:r>
      <w:r w:rsidRPr="00306BF4">
        <w:t>, J. Wagner</w:t>
      </w:r>
      <w:r w:rsidRPr="00306BF4">
        <w:rPr>
          <w:vertAlign w:val="superscript"/>
        </w:rPr>
        <w:t>1</w:t>
      </w:r>
      <w:r w:rsidRPr="00306BF4">
        <w:t xml:space="preserve">, </w:t>
      </w:r>
      <w:r w:rsidR="00FA1F76" w:rsidRPr="00306BF4">
        <w:t>C.E. Elger</w:t>
      </w:r>
      <w:r w:rsidR="00FA1F76" w:rsidRPr="00306BF4">
        <w:rPr>
          <w:vertAlign w:val="superscript"/>
        </w:rPr>
        <w:t>1,2</w:t>
      </w:r>
      <w:r w:rsidR="00FA1F76" w:rsidRPr="00306BF4">
        <w:t xml:space="preserve">, </w:t>
      </w:r>
      <w:r w:rsidRPr="00306BF4">
        <w:t>E. U. Weber</w:t>
      </w:r>
      <w:r w:rsidRPr="00306BF4">
        <w:rPr>
          <w:vertAlign w:val="superscript"/>
        </w:rPr>
        <w:t>3</w:t>
      </w:r>
      <w:r w:rsidRPr="00306BF4">
        <w:t>, E. J. Johnson</w:t>
      </w:r>
      <w:r w:rsidRPr="00306BF4">
        <w:rPr>
          <w:vertAlign w:val="superscript"/>
        </w:rPr>
        <w:t>3</w:t>
      </w:r>
      <w:r w:rsidRPr="00306BF4">
        <w:t>,</w:t>
      </w:r>
    </w:p>
    <w:p w14:paraId="4C479CE3" w14:textId="77777777" w:rsidR="006F718C" w:rsidRPr="00306BF4" w:rsidRDefault="006F718C" w:rsidP="007F471C">
      <w:pPr>
        <w:rPr>
          <w:vertAlign w:val="superscript"/>
        </w:rPr>
      </w:pPr>
    </w:p>
    <w:p w14:paraId="725A8056" w14:textId="77777777" w:rsidR="006F718C" w:rsidRPr="00750AAB" w:rsidRDefault="006F718C" w:rsidP="007F471C">
      <w:pPr>
        <w:spacing w:line="240" w:lineRule="auto"/>
      </w:pPr>
      <w:proofErr w:type="gramStart"/>
      <w:r w:rsidRPr="00E500B7">
        <w:rPr>
          <w:vertAlign w:val="superscript"/>
        </w:rPr>
        <w:t>1</w:t>
      </w:r>
      <w:r>
        <w:t xml:space="preserve">Department of </w:t>
      </w:r>
      <w:proofErr w:type="spellStart"/>
      <w:r>
        <w:t>Epileptology</w:t>
      </w:r>
      <w:proofErr w:type="spellEnd"/>
      <w:r>
        <w:t>, University Hospital Bonn</w:t>
      </w:r>
      <w:r w:rsidRPr="00E500B7">
        <w:t>.</w:t>
      </w:r>
      <w:proofErr w:type="gramEnd"/>
      <w:r>
        <w:t xml:space="preserve"> </w:t>
      </w:r>
      <w:proofErr w:type="gramStart"/>
      <w:r>
        <w:rPr>
          <w:vertAlign w:val="superscript"/>
        </w:rPr>
        <w:t>2</w:t>
      </w:r>
      <w:r>
        <w:t>Center for Economics and Neuroscience, University of Bonn.</w:t>
      </w:r>
      <w:proofErr w:type="gramEnd"/>
      <w:r>
        <w:t xml:space="preserve"> </w:t>
      </w:r>
      <w:r>
        <w:rPr>
          <w:vertAlign w:val="superscript"/>
        </w:rPr>
        <w:t>3</w:t>
      </w:r>
      <w:r>
        <w:t>Center for Decision Science, Columbia University</w:t>
      </w:r>
    </w:p>
    <w:p w14:paraId="14FA5536" w14:textId="77777777" w:rsidR="006F718C" w:rsidRPr="00E500B7" w:rsidRDefault="006F718C" w:rsidP="007F471C"/>
    <w:p w14:paraId="62A3B6BB" w14:textId="77777777" w:rsidR="006F718C" w:rsidRPr="00E500B7" w:rsidRDefault="006F718C" w:rsidP="007F471C">
      <w:r w:rsidRPr="00E500B7">
        <w:rPr>
          <w:vertAlign w:val="superscript"/>
        </w:rPr>
        <w:t>*</w:t>
      </w:r>
      <w:r w:rsidRPr="00E500B7">
        <w:t xml:space="preserve">Correspondence at: </w:t>
      </w:r>
      <w:r>
        <w:t>bernd.weber@ukb.uni-bonn.de</w:t>
      </w:r>
    </w:p>
    <w:p w14:paraId="3DA61407" w14:textId="77777777" w:rsidR="003F1C10" w:rsidRDefault="003F1C10" w:rsidP="007F471C"/>
    <w:p w14:paraId="275B2032" w14:textId="77777777" w:rsidR="006F718C" w:rsidRPr="003F1C10" w:rsidRDefault="003F1C10" w:rsidP="007F471C">
      <w:pPr>
        <w:pStyle w:val="Heading1"/>
      </w:pPr>
      <w:r w:rsidRPr="003F1C10">
        <w:t>Introduction</w:t>
      </w:r>
    </w:p>
    <w:p w14:paraId="6DEED4DC" w14:textId="77777777" w:rsidR="00D06C25" w:rsidRDefault="00D06C25" w:rsidP="007F471C">
      <w:proofErr w:type="gramStart"/>
      <w:r>
        <w:t xml:space="preserve">The notion that our preferences </w:t>
      </w:r>
      <w:r w:rsidR="00DC28E9">
        <w:t xml:space="preserve">rely </w:t>
      </w:r>
      <w:r>
        <w:t>on past experience and hence memory should not be controversial.</w:t>
      </w:r>
      <w:proofErr w:type="gramEnd"/>
      <w:r>
        <w:t xml:space="preserve"> Memory representations </w:t>
      </w:r>
      <w:r w:rsidR="006939FB">
        <w:t xml:space="preserve">of past choices and their consequences </w:t>
      </w:r>
      <w:r>
        <w:t xml:space="preserve">allow organisms to learn what sources of food provide optimal nourishment and which </w:t>
      </w:r>
      <w:r w:rsidR="006939FB">
        <w:t xml:space="preserve">predators and other </w:t>
      </w:r>
      <w:r>
        <w:t>danger</w:t>
      </w:r>
      <w:r w:rsidR="006939FB">
        <w:t xml:space="preserve">s to avoid, </w:t>
      </w:r>
      <w:r>
        <w:t xml:space="preserve">ensuring our survival and </w:t>
      </w:r>
      <w:proofErr w:type="gramStart"/>
      <w:r w:rsidR="006939FB">
        <w:t>well-being</w:t>
      </w:r>
      <w:proofErr w:type="gramEnd"/>
      <w:r w:rsidR="00DC28E9">
        <w:t>.</w:t>
      </w:r>
      <w:r>
        <w:t xml:space="preserve">  </w:t>
      </w:r>
      <w:ins w:id="0" w:author="Eric" w:date="2014-03-06T07:48:00Z">
        <w:r w:rsidR="00A141E1">
          <w:t xml:space="preserve"> Confronted with the choice of a snack food item from a </w:t>
        </w:r>
      </w:ins>
      <w:ins w:id="1" w:author="Eric" w:date="2014-03-06T07:50:00Z">
        <w:r w:rsidR="00A141E1">
          <w:t>vending</w:t>
        </w:r>
      </w:ins>
      <w:ins w:id="2" w:author="Eric" w:date="2014-03-06T07:48:00Z">
        <w:r w:rsidR="00A141E1">
          <w:t xml:space="preserve"> machine, we look at the labels, but use them to </w:t>
        </w:r>
        <w:proofErr w:type="gramStart"/>
        <w:r w:rsidR="00A141E1">
          <w:t>retrieve  stored</w:t>
        </w:r>
        <w:proofErr w:type="gramEnd"/>
        <w:r w:rsidR="00A141E1">
          <w:t xml:space="preserve"> representations of past experiences to construct an estimate of their reward value</w:t>
        </w:r>
      </w:ins>
      <w:ins w:id="3" w:author="Ayse Zeynep Enkavi" w:date="2014-03-06T17:01:00Z">
        <w:r w:rsidR="00306BF4">
          <w:t>.</w:t>
        </w:r>
      </w:ins>
    </w:p>
    <w:p w14:paraId="7E68ECAF" w14:textId="00ED085A" w:rsidR="00454BE1" w:rsidRPr="007F471C" w:rsidRDefault="00DC28E9" w:rsidP="007F471C">
      <w:r w:rsidRPr="007F471C">
        <w:t>However,</w:t>
      </w:r>
      <w:r w:rsidR="00D06C25" w:rsidRPr="007F471C">
        <w:t xml:space="preserve"> economics has treated preferences as a primitive</w:t>
      </w:r>
      <w:r w:rsidR="006939FB" w:rsidRPr="007F471C">
        <w:t xml:space="preserve"> in its influential axiomatic models of choice </w:t>
      </w:r>
      <w:ins w:id="4" w:author="Ayse Zeynep Enkavi" w:date="2014-03-06T18:18:00Z">
        <w:r w:rsidR="00C10D1C">
          <w:fldChar w:fldCharType="begin" w:fldLock="1"/>
        </w:r>
      </w:ins>
      <w:r w:rsidR="00117279">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ins w:id="5" w:author="Ayse Zeynep Enkavi" w:date="2014-03-06T18:18:00Z">
        <w:r w:rsidR="00C10D1C">
          <w:fldChar w:fldCharType="end"/>
        </w:r>
      </w:ins>
      <w:r w:rsidR="006939FB" w:rsidRPr="007F471C">
        <w:t xml:space="preserve">.  </w:t>
      </w:r>
      <w:r w:rsidR="00274510" w:rsidRPr="007F471C">
        <w:t>A</w:t>
      </w:r>
      <w:r w:rsidR="00454BE1" w:rsidRPr="007F471C">
        <w:t xml:space="preserve">s a result, the connection between properties of memory and judgment and choice has historically been ignored, with only a few exceptions </w:t>
      </w:r>
      <w:ins w:id="6" w:author="Ayse Zeynep Enkavi" w:date="2014-03-06T18:23:00Z">
        <w:r w:rsidR="00DF49CB">
          <w:fldChar w:fldCharType="begin" w:fldLock="1"/>
        </w:r>
      </w:ins>
      <w:r w:rsidR="00117279">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ins w:id="7" w:author="Ayse Zeynep Enkavi" w:date="2014-03-06T18:23:00Z">
        <w:r w:rsidR="00DF49CB">
          <w:fldChar w:fldCharType="end"/>
        </w:r>
      </w:ins>
      <w:r w:rsidR="00454BE1" w:rsidRPr="007F471C">
        <w:t xml:space="preserve">.  More recently, memory considerations have played a more prominent role in explanations of </w:t>
      </w:r>
      <w:r w:rsidR="00141EAB" w:rsidRPr="007F471C">
        <w:t>judgment and decision-making (</w:t>
      </w:r>
      <w:r w:rsidR="00454BE1" w:rsidRPr="007F471C">
        <w:t>JDM</w:t>
      </w:r>
      <w:r w:rsidR="00141EAB" w:rsidRPr="007F471C">
        <w:t>)</w:t>
      </w:r>
      <w:r w:rsidR="00454BE1" w:rsidRPr="007F471C">
        <w:t xml:space="preserve"> phenomena attempting to leverage what we know about memory to provide </w:t>
      </w:r>
      <w:r w:rsidR="00454BE1" w:rsidRPr="007F471C">
        <w:lastRenderedPageBreak/>
        <w:t xml:space="preserve">insight into the processes underlying known decision phenomena </w:t>
      </w:r>
      <w:commentRangeStart w:id="8"/>
      <w:ins w:id="9" w:author="Ayse Zeynep Enkavi" w:date="2014-03-06T18:28:00Z">
        <w:r w:rsidR="00DF49CB">
          <w:fldChar w:fldCharType="begin" w:fldLock="1"/>
        </w:r>
      </w:ins>
      <w:r w:rsidR="00117279">
        <w:instrText>ADDIN CSL_CITATION { "citationItems" : [ { "id" : "ITEM-1",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1", "issued" : { "date-parts" : [ [ "2003" ] ] }, "page" : "201-245", "title" : "Memory, Development, and Rationality: An Integrative Theory of Judgement and Decision Making", "type" : "chapter" }, "uris" : [ "http://www.mendeley.com/documents/?uuid=8035031c-c5c0-4350-b06b-ab8b6aff60e0" ] }, { "id" : "ITEM-2",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2", "issue" : "1", "issued" : { "date-parts" : [ [ "1999" ] ] }, "page" : "180-209", "title" : "MINERVA-DM : A Memory Processes Model for Judgments of Likelihood", "type" : "article-journal", "volume" : "106" }, "uris" : [ "http://www.mendeley.com/documents/?uuid=f87bab3b-c4cf-426c-82bf-607f4650f46a" ] } ], "mendeley" : { "previouslyFormattedCitation" : "(Dougherty, Gettys, &amp; Ogden, 1999; Reyna, Lloyd, &amp; Brainerd, 2003)" }, "properties" : { "noteIndex" : 0 }, "schema" : "https://github.com/citation-style-language/schema/raw/master/csl-citation.json" }</w:instrText>
      </w:r>
      <w:r w:rsidR="00DF49CB">
        <w:fldChar w:fldCharType="separate"/>
      </w:r>
      <w:r w:rsidR="00DF49CB" w:rsidRPr="00DF49CB">
        <w:rPr>
          <w:noProof/>
        </w:rPr>
        <w:t>(Dougherty, Gettys, &amp; Ogden, 1999; Reyna, Lloyd, &amp; Brainerd, 2003)</w:t>
      </w:r>
      <w:ins w:id="10" w:author="Ayse Zeynep Enkavi" w:date="2014-03-06T18:28:00Z">
        <w:r w:rsidR="00DF49CB">
          <w:fldChar w:fldCharType="end"/>
        </w:r>
      </w:ins>
      <w:r w:rsidR="00454BE1" w:rsidRPr="007F471C">
        <w:t>.</w:t>
      </w:r>
      <w:commentRangeEnd w:id="8"/>
      <w:r w:rsidR="00DF49CB">
        <w:rPr>
          <w:rStyle w:val="CommentReference"/>
        </w:rPr>
        <w:commentReference w:id="8"/>
      </w:r>
      <w:r w:rsidR="00454BE1" w:rsidRPr="007F471C">
        <w:t xml:space="preserve">   </w:t>
      </w:r>
      <w:r w:rsidRPr="007F471C">
        <w:t xml:space="preserve"> </w:t>
      </w:r>
    </w:p>
    <w:p w14:paraId="1A4D0404" w14:textId="01DF7698" w:rsidR="00454BE1" w:rsidRDefault="00454BE1" w:rsidP="007F471C">
      <w:pPr>
        <w:pStyle w:val="BodyText"/>
      </w:pPr>
      <w:r>
        <w:t xml:space="preserve">Memory processes provide entry points for psychological models of judgment and choice, in addition to the important role of </w:t>
      </w:r>
      <w:proofErr w:type="spellStart"/>
      <w:r>
        <w:t>attentional</w:t>
      </w:r>
      <w:proofErr w:type="spellEnd"/>
      <w:r>
        <w:t xml:space="preserve"> and perceptual processes that have resulted in models such as prospect theory </w:t>
      </w:r>
      <w:ins w:id="11" w:author="Ayse Zeynep Enkavi" w:date="2014-03-06T18:29:00Z">
        <w:r w:rsidR="00DF49CB">
          <w:fldChar w:fldCharType="begin" w:fldLock="1"/>
        </w:r>
      </w:ins>
      <w:r w:rsidR="00117279">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Journal of Econometric Society", "id" : "ITEM-1", "issue" : "2", "issued" : { "date-parts" : [ [ "1979" ] ] }, "page" : "263-292", "title" : "Prospect Theory: An analysis of decision under risk", "type" : "article-journal", "volume" : "47" }, "uris" : [ "http://www.mendeley.com/documents/?uuid=e53d7022-a3c1-4a25-9b89-74b8047bd4f5" ] } ], "mendeley" : { "previouslyFormattedCitation" : "(Kahneman &amp; Tversky, 1979)" }, "properties" : { "noteIndex" : 0 }, "schema" : "https://github.com/citation-style-language/schema/raw/master/csl-citation.json" }</w:instrText>
      </w:r>
      <w:r w:rsidR="00DF49CB">
        <w:fldChar w:fldCharType="separate"/>
      </w:r>
      <w:r w:rsidR="00DF49CB" w:rsidRPr="00DF49CB">
        <w:rPr>
          <w:noProof/>
        </w:rPr>
        <w:t>(Kahneman &amp; Tversky, 1979)</w:t>
      </w:r>
      <w:ins w:id="12" w:author="Ayse Zeynep Enkavi" w:date="2014-03-06T18:29:00Z">
        <w:r w:rsidR="00DF49CB">
          <w:fldChar w:fldCharType="end"/>
        </w:r>
      </w:ins>
      <w:r>
        <w:t xml:space="preserve">. </w:t>
      </w:r>
      <w:r w:rsidR="00274510">
        <w:t>B</w:t>
      </w:r>
      <w:r w:rsidR="00244984">
        <w:t>oth memory encoding and retrieval processes influence judgment and choice in multiple ways</w:t>
      </w:r>
      <w:r w:rsidR="00274510">
        <w:t xml:space="preserve"> </w:t>
      </w:r>
      <w:ins w:id="13" w:author="Ayse Zeynep Enkavi" w:date="2014-03-06T18:29:00Z">
        <w:r w:rsidR="00DF49CB">
          <w:fldChar w:fldCharType="begin" w:fldLock="1"/>
        </w:r>
      </w:ins>
      <w:r w:rsidR="00117279">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DF49CB">
        <w:fldChar w:fldCharType="separate"/>
      </w:r>
      <w:r w:rsidR="00DF49CB" w:rsidRPr="00DF49CB">
        <w:rPr>
          <w:noProof/>
        </w:rPr>
        <w:t>(</w:t>
      </w:r>
      <w:ins w:id="14" w:author="Ayse Zeynep Enkavi" w:date="2014-03-06T18:29:00Z">
        <w:r w:rsidR="00DF49CB">
          <w:rPr>
            <w:noProof/>
          </w:rPr>
          <w:t xml:space="preserve">see </w:t>
        </w:r>
      </w:ins>
      <w:r w:rsidR="00DF49CB" w:rsidRPr="00DF49CB">
        <w:rPr>
          <w:noProof/>
        </w:rPr>
        <w:t>Weber &amp; Johnson, 2009</w:t>
      </w:r>
      <w:ins w:id="15" w:author="Ayse Zeynep Enkavi" w:date="2014-03-06T18:29:00Z">
        <w:r w:rsidR="00DF49CB">
          <w:rPr>
            <w:noProof/>
          </w:rPr>
          <w:t xml:space="preserve"> for a review</w:t>
        </w:r>
      </w:ins>
      <w:r w:rsidR="00DF49CB" w:rsidRPr="00DF49CB">
        <w:rPr>
          <w:noProof/>
        </w:rPr>
        <w:t>)</w:t>
      </w:r>
      <w:ins w:id="16" w:author="Ayse Zeynep Enkavi" w:date="2014-03-06T18:29:00Z">
        <w:r w:rsidR="00DF49CB">
          <w:fldChar w:fldCharType="end"/>
        </w:r>
      </w:ins>
      <w:r w:rsidR="00244984">
        <w:t xml:space="preserve">.  If preferences are often constructed </w:t>
      </w:r>
      <w:ins w:id="17" w:author="Ayse Zeynep Enkavi" w:date="2014-03-06T18:30:00Z">
        <w:r w:rsidR="00DF49CB">
          <w:fldChar w:fldCharType="begin" w:fldLock="1"/>
        </w:r>
      </w:ins>
      <w:r w:rsidR="00117279">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ins w:id="18" w:author="Ayse Zeynep Enkavi" w:date="2014-03-06T18:30:00Z">
        <w:r w:rsidR="00DF49CB">
          <w:rPr>
            <w:noProof/>
          </w:rPr>
          <w:t xml:space="preserve">see </w:t>
        </w:r>
      </w:ins>
      <w:r w:rsidR="00DF49CB" w:rsidRPr="00DF49CB">
        <w:rPr>
          <w:noProof/>
        </w:rPr>
        <w:t>Lichtenstein &amp; Slovic, 2006)</w:t>
      </w:r>
      <w:ins w:id="19" w:author="Ayse Zeynep Enkavi" w:date="2014-03-06T18:30:00Z">
        <w:r w:rsidR="00DF49CB">
          <w:fldChar w:fldCharType="end"/>
        </w:r>
      </w:ins>
      <w:r w:rsidR="00244984">
        <w:t xml:space="preserve">, an insight that may arguably be psychology’s most successful export to economics, then memory processes can be expected to play a major role in this construction </w:t>
      </w:r>
      <w:ins w:id="20" w:author="Ayse Zeynep Enkavi" w:date="2014-03-06T18:30:00Z">
        <w:r w:rsidR="00DF49CB">
          <w:fldChar w:fldCharType="begin" w:fldLock="1"/>
        </w:r>
      </w:ins>
      <w:r w:rsidR="00117279">
        <w:instrText>ADDIN CSL_CITATION { "citationItems" : [ { "id" : "ITEM-1", "itemData" : { "DOI" : "10.2139/ssrn.1301075", "ISSN" : "1556-5068", "author" : [ { "dropping-particle" : "", "family" : "Weber", "given" : "Elke U.", "non-dropping-particle" : "", "parse-names" : false, "suffix" : "" }, { "dropping-particle" : "", "family" : "Johnson", "given" : "Eric J.", "non-dropping-particle" : "", "parse-names" : false, "suffix" : "" } ], "container-title" : "SSRN Electronic Journal", "id" : "ITEM-1", "issued" : { "date-parts" : [ [ "2006" ] ] }, "title" : "Constructing Preferences from Memory", "type" : "article-journal" }, "uris" : [ "http://www.mendeley.com/documents/?uuid=02372c4e-1ddc-4c76-a832-86ac9b6acd88" ] } ], "mendeley" : { "previouslyFormattedCitation" : "(Elke U. Weber &amp; Johnson, 2006)" }, "properties" : { "noteIndex" : 0 }, "schema" : "https://github.com/citation-style-language/schema/raw/master/csl-citation.json" }</w:instrText>
      </w:r>
      <w:r w:rsidR="00DF49CB">
        <w:fldChar w:fldCharType="separate"/>
      </w:r>
      <w:r w:rsidR="001749D3" w:rsidRPr="001749D3">
        <w:rPr>
          <w:noProof/>
        </w:rPr>
        <w:t>(Elke U. Weber &amp; Johnson, 2006)</w:t>
      </w:r>
      <w:ins w:id="21" w:author="Ayse Zeynep Enkavi" w:date="2014-03-06T18:30:00Z">
        <w:r w:rsidR="00DF49CB">
          <w:fldChar w:fldCharType="end"/>
        </w:r>
      </w:ins>
      <w:r w:rsidR="00244984">
        <w:t xml:space="preserve">. </w:t>
      </w:r>
      <w:r w:rsidR="003E09B5">
        <w:t xml:space="preserve"> Query theory </w:t>
      </w:r>
      <w:ins w:id="22" w:author="Ayse Zeynep Enkavi" w:date="2014-03-06T18:33:00Z">
        <w:r w:rsidR="001749D3">
          <w:fldChar w:fldCharType="begin" w:fldLock="1"/>
        </w:r>
      </w:ins>
      <w:r w:rsidR="00117279">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ins w:id="23" w:author="Ayse Zeynep Enkavi" w:date="2014-03-06T18:33:00Z">
        <w:r w:rsidR="001749D3">
          <w:fldChar w:fldCharType="end"/>
        </w:r>
      </w:ins>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Parallel concerns in Neuroscience have emerged with a focus on the Prospective Memory network</w:t>
      </w:r>
      <w:ins w:id="24" w:author="Prof. Dr.Bernd Weber" w:date="2014-03-05T14:32:00Z">
        <w:r w:rsidR="00DF57C2">
          <w:t xml:space="preserve">. </w:t>
        </w:r>
      </w:ins>
      <w:ins w:id="25" w:author="Prof. Dr.Bernd Weber" w:date="2014-03-05T14:34:00Z">
        <w:r w:rsidR="00DF57C2">
          <w:t xml:space="preserve">Here it has been shown that future episodic </w:t>
        </w:r>
      </w:ins>
      <w:ins w:id="26" w:author="Prof. Dr.Bernd Weber" w:date="2014-03-05T22:59:00Z">
        <w:r w:rsidR="00BC6BB4">
          <w:t>imagery, i.e. the mental construction of spec</w:t>
        </w:r>
      </w:ins>
      <w:ins w:id="27" w:author="Prof. Dr.Bernd Weber" w:date="2014-03-05T23:00:00Z">
        <w:r w:rsidR="00BC6BB4">
          <w:t xml:space="preserve">ific future events, </w:t>
        </w:r>
      </w:ins>
      <w:ins w:id="28" w:author="Prof. Dr.Bernd Weber" w:date="2014-03-05T14:34:00Z">
        <w:r w:rsidR="00DF57C2">
          <w:t xml:space="preserve">influences </w:t>
        </w:r>
        <w:proofErr w:type="spellStart"/>
        <w:r w:rsidR="00DF57C2">
          <w:t>intertemporal</w:t>
        </w:r>
        <w:proofErr w:type="spellEnd"/>
        <w:r w:rsidR="00DF57C2">
          <w:t xml:space="preserve"> choices</w:t>
        </w:r>
      </w:ins>
      <w:ins w:id="29" w:author="Prof. Dr.Bernd Weber" w:date="2014-03-05T23:00:00Z">
        <w:r w:rsidR="00BC6BB4">
          <w:t>.</w:t>
        </w:r>
      </w:ins>
      <w:ins w:id="30" w:author="Prof. Dr.Bernd Weber" w:date="2014-03-05T14:34:00Z">
        <w:r w:rsidR="00DF57C2">
          <w:t xml:space="preserve"> </w:t>
        </w:r>
      </w:ins>
      <w:ins w:id="31" w:author="Prof. Dr.Bernd Weber" w:date="2014-03-05T23:00:00Z">
        <w:r w:rsidR="00BC6BB4">
          <w:t xml:space="preserve">Stronger activity in this prospective memory network, including the MTL, </w:t>
        </w:r>
      </w:ins>
      <w:ins w:id="32" w:author="Prof. Dr.Bernd Weber" w:date="2014-03-05T23:02:00Z">
        <w:r w:rsidR="00BC6BB4">
          <w:t>related to a decrease of temporal discounting of monetary rewards</w:t>
        </w:r>
      </w:ins>
      <w:ins w:id="33" w:author="Prof. Dr.Bernd Weber" w:date="2014-03-05T14:36:00Z">
        <w:r w:rsidR="00DF57C2">
          <w:t xml:space="preserve"> </w:t>
        </w:r>
      </w:ins>
      <w:ins w:id="34" w:author="Ayse Zeynep Enkavi" w:date="2014-03-06T18:34:00Z">
        <w:r w:rsidR="001749D3">
          <w:fldChar w:fldCharType="begin" w:fldLock="1"/>
        </w:r>
      </w:ins>
      <w:r w:rsidR="00117279">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1749D3">
        <w:rPr>
          <w:noProof/>
        </w:rPr>
        <w:t>(Benoit, Gilbert, &amp; Burgess, 2011; Peters &amp; Büchel, 2010)</w:t>
      </w:r>
      <w:ins w:id="35" w:author="Ayse Zeynep Enkavi" w:date="2014-03-06T18:34:00Z">
        <w:r w:rsidR="001749D3">
          <w:fldChar w:fldCharType="end"/>
        </w:r>
      </w:ins>
      <w:ins w:id="36" w:author="Prof. Dr.Bernd Weber" w:date="2014-03-05T14:34:00Z">
        <w:r w:rsidR="00DF57C2">
          <w:t>.</w:t>
        </w:r>
      </w:ins>
      <w:ins w:id="37" w:author="Prof. Dr.Bernd Weber" w:date="2014-03-05T15:09:00Z">
        <w:r w:rsidR="00CE69A6">
          <w:t xml:space="preserve"> A recent study </w:t>
        </w:r>
      </w:ins>
      <w:ins w:id="38" w:author="Prof. Dr.Bernd Weber" w:date="2014-03-05T23:04:00Z">
        <w:r w:rsidR="00BC6BB4">
          <w:t xml:space="preserve">highlighted </w:t>
        </w:r>
      </w:ins>
      <w:ins w:id="39" w:author="Prof. Dr.Bernd Weber" w:date="2014-03-05T15:09:00Z">
        <w:r w:rsidR="00CE69A6">
          <w:t xml:space="preserve">the involvement of the </w:t>
        </w:r>
      </w:ins>
      <w:ins w:id="40" w:author="Prof. Dr.Bernd Weber" w:date="2014-03-05T23:05:00Z">
        <w:r w:rsidR="00BC6BB4">
          <w:t>MTL</w:t>
        </w:r>
      </w:ins>
      <w:ins w:id="41" w:author="Prof. Dr.Bernd Weber" w:date="2014-03-05T15:09:00Z">
        <w:r w:rsidR="00CE69A6">
          <w:t xml:space="preserve"> in </w:t>
        </w:r>
        <w:proofErr w:type="gramStart"/>
        <w:r w:rsidR="00CE69A6">
          <w:t>preference based</w:t>
        </w:r>
        <w:proofErr w:type="gramEnd"/>
        <w:r w:rsidR="00CE69A6">
          <w:t xml:space="preserve"> </w:t>
        </w:r>
      </w:ins>
      <w:ins w:id="42" w:author="Prof. Dr.Bernd Weber" w:date="2014-03-05T23:10:00Z">
        <w:r w:rsidR="00A07EF2">
          <w:t>choices</w:t>
        </w:r>
      </w:ins>
      <w:ins w:id="43" w:author="Prof. Dr.Bernd Weber" w:date="2014-03-05T23:06:00Z">
        <w:r w:rsidR="00BC6BB4">
          <w:t>.</w:t>
        </w:r>
      </w:ins>
      <w:ins w:id="44" w:author="Prof. Dr.Bernd Weber" w:date="2014-03-05T15:09:00Z">
        <w:r w:rsidR="00CE69A6">
          <w:t xml:space="preserve"> </w:t>
        </w:r>
      </w:ins>
      <w:ins w:id="45" w:author="Prof. Dr.Bernd Weber" w:date="2014-03-05T23:06:00Z">
        <w:r w:rsidR="00BC6BB4">
          <w:t>W</w:t>
        </w:r>
      </w:ins>
      <w:ins w:id="46" w:author="Prof. Dr.Bernd Weber" w:date="2014-03-05T15:09:00Z">
        <w:r w:rsidR="00CE69A6">
          <w:t xml:space="preserve">hen preferences </w:t>
        </w:r>
      </w:ins>
      <w:ins w:id="47" w:author="Prof. Dr.Bernd Weber" w:date="2014-03-05T15:13:00Z">
        <w:r w:rsidR="00CE69A6">
          <w:t xml:space="preserve">for novel food items </w:t>
        </w:r>
      </w:ins>
      <w:ins w:id="48" w:author="Prof. Dr.Bernd Weber" w:date="2014-03-05T15:09:00Z">
        <w:r w:rsidR="00BC6BB4">
          <w:t>ha</w:t>
        </w:r>
      </w:ins>
      <w:ins w:id="49" w:author="Prof. Dr.Bernd Weber" w:date="2014-03-05T23:06:00Z">
        <w:r w:rsidR="00BC6BB4">
          <w:t>d</w:t>
        </w:r>
      </w:ins>
      <w:ins w:id="50" w:author="Prof. Dr.Bernd Weber" w:date="2014-03-05T15:09:00Z">
        <w:r w:rsidR="00CE69A6">
          <w:t xml:space="preserve"> to be </w:t>
        </w:r>
      </w:ins>
      <w:ins w:id="51" w:author="Prof. Dr.Bernd Weber" w:date="2014-03-05T15:13:00Z">
        <w:r w:rsidR="00CE69A6">
          <w:t xml:space="preserve">explicitly </w:t>
        </w:r>
      </w:ins>
      <w:ins w:id="52" w:author="Prof. Dr.Bernd Weber" w:date="2014-03-05T15:09:00Z">
        <w:r w:rsidR="00CE69A6">
          <w:t xml:space="preserve">constructed </w:t>
        </w:r>
      </w:ins>
      <w:ins w:id="53" w:author="Prof. Dr.Bernd Weber" w:date="2014-03-05T23:07:00Z">
        <w:r w:rsidR="00BC6BB4">
          <w:t>from two familiar, previously uncombined tastes</w:t>
        </w:r>
      </w:ins>
      <w:ins w:id="54" w:author="Prof. Dr.Bernd Weber" w:date="2014-03-05T23:13:00Z">
        <w:r w:rsidR="00A07EF2">
          <w:t>,</w:t>
        </w:r>
      </w:ins>
      <w:ins w:id="55" w:author="Prof. Dr.Bernd Weber" w:date="2014-03-05T23:14:00Z">
        <w:r w:rsidR="00A07EF2">
          <w:t xml:space="preserve"> the hippocampus as well as the medial prefrontal cortex provided value information</w:t>
        </w:r>
      </w:ins>
      <w:ins w:id="56" w:author="Prof. Dr.Bernd Weber" w:date="2014-03-05T23:07:00Z">
        <w:r w:rsidR="00BC6BB4">
          <w:t xml:space="preserve"> </w:t>
        </w:r>
      </w:ins>
      <w:ins w:id="57" w:author="Ayse Zeynep Enkavi" w:date="2014-03-06T18:34:00Z">
        <w:r w:rsidR="001749D3">
          <w:fldChar w:fldCharType="begin" w:fldLock="1"/>
        </w:r>
      </w:ins>
      <w:r w:rsidR="00117279">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1749D3">
        <w:fldChar w:fldCharType="separate"/>
      </w:r>
      <w:r w:rsidR="001749D3" w:rsidRPr="001749D3">
        <w:rPr>
          <w:noProof/>
        </w:rPr>
        <w:t>(Barron, Dolan, &amp; Behrens, 2013)</w:t>
      </w:r>
      <w:ins w:id="58" w:author="Ayse Zeynep Enkavi" w:date="2014-03-06T18:34:00Z">
        <w:r w:rsidR="001749D3">
          <w:fldChar w:fldCharType="end"/>
        </w:r>
        <w:r w:rsidR="001749D3">
          <w:t>.</w:t>
        </w:r>
      </w:ins>
    </w:p>
    <w:p w14:paraId="179FCC78" w14:textId="4D43F9C7" w:rsidR="003E09B5" w:rsidRDefault="00CD5447" w:rsidP="007F471C">
      <w:pPr>
        <w:pStyle w:val="BodyText"/>
      </w:pPr>
      <w:r>
        <w:t xml:space="preserve">One way </w:t>
      </w:r>
      <w:r w:rsidR="00DC28E9">
        <w:t xml:space="preserve">of demonstrating </w:t>
      </w:r>
      <w:r>
        <w:t xml:space="preserve">that memory </w:t>
      </w:r>
      <w:r w:rsidR="00DC28E9">
        <w:t>the past</w:t>
      </w:r>
      <w:r>
        <w:t xml:space="preserve"> plays a role in choice is to show that important choice characteristics are 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ins w:id="59" w:author="Ayse Zeynep Enkavi" w:date="2014-03-06T18:34:00Z">
        <w:r w:rsidR="001749D3">
          <w:fldChar w:fldCharType="begin" w:fldLock="1"/>
        </w:r>
      </w:ins>
      <w:r w:rsidR="00117279">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 xml:space="preserve">(Schacter &amp; </w:t>
      </w:r>
      <w:r w:rsidR="001749D3" w:rsidRPr="001749D3">
        <w:rPr>
          <w:noProof/>
        </w:rPr>
        <w:lastRenderedPageBreak/>
        <w:t>Addis, 2007)</w:t>
      </w:r>
      <w:ins w:id="60" w:author="Ayse Zeynep Enkavi" w:date="2014-03-06T18:34:00Z">
        <w:r w:rsidR="001749D3">
          <w:fldChar w:fldCharType="end"/>
        </w:r>
      </w:ins>
      <w:r w:rsidR="00FB01DC">
        <w:t xml:space="preserve">, and these functions are impaired in patients with hippocampal damage </w:t>
      </w:r>
      <w:ins w:id="61" w:author="Ayse Zeynep Enkavi" w:date="2014-03-06T18:35:00Z">
        <w:r w:rsidR="001749D3">
          <w:fldChar w:fldCharType="begin" w:fldLock="1"/>
        </w:r>
      </w:ins>
      <w:r w:rsidR="00117279">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previouslyFormattedCitation" : "(Klein &amp; Loftus, 2002)" }, "properties" : { "noteIndex" : 0 }, "schema" : "https://github.com/citation-style-language/schema/raw/master/csl-citation.json" }</w:instrText>
      </w:r>
      <w:r w:rsidR="001749D3">
        <w:fldChar w:fldCharType="separate"/>
      </w:r>
      <w:r w:rsidR="001749D3" w:rsidRPr="001749D3">
        <w:rPr>
          <w:noProof/>
        </w:rPr>
        <w:t>(Klein &amp; Loftus, 2002)</w:t>
      </w:r>
      <w:ins w:id="62" w:author="Ayse Zeynep Enkavi" w:date="2014-03-06T18:35:00Z">
        <w:r w:rsidR="001749D3">
          <w:fldChar w:fldCharType="end"/>
        </w:r>
      </w:ins>
      <w:r w:rsidR="00FB01DC">
        <w:t xml:space="preserve">. </w:t>
      </w:r>
      <w:r>
        <w:t>Thus patients with hippocampal sclerosis may be expected to show impaired preference construction.</w:t>
      </w:r>
    </w:p>
    <w:p w14:paraId="6873E837" w14:textId="4FFADE20" w:rsidR="00A01A03" w:rsidRDefault="00054516" w:rsidP="007F471C">
      <w:r>
        <w:t>To examine this, we employ</w:t>
      </w:r>
      <w:r w:rsidR="000E2D96">
        <w:t xml:space="preserve"> a simple paradigm,</w:t>
      </w:r>
      <w:r>
        <w:t xml:space="preserve"> binary choices among simple food </w:t>
      </w:r>
      <w:r w:rsidR="001B79B2">
        <w:t>products</w:t>
      </w:r>
      <w:r>
        <w:t xml:space="preserve">.  Our basic measure is </w:t>
      </w:r>
      <w:commentRangeStart w:id="63"/>
      <w:r w:rsidR="000E2D96">
        <w:t>choice transitivity</w:t>
      </w:r>
      <w:commentRangeEnd w:id="63"/>
      <w:r w:rsidR="00E07CF7">
        <w:rPr>
          <w:rStyle w:val="CommentReference"/>
          <w:bCs w:val="0"/>
          <w:iCs w:val="0"/>
        </w:rPr>
        <w:commentReference w:id="63"/>
      </w:r>
      <w:r w:rsidR="000E2D96">
        <w:t xml:space="preserve">, whether or not choices among these options are consistent across choices.   For example </w:t>
      </w:r>
      <w:r w:rsidR="006F120B">
        <w:t>if a</w:t>
      </w:r>
      <w:r w:rsidR="000E2D96">
        <w:t xml:space="preserve"> person </w:t>
      </w:r>
      <w:r w:rsidR="0062772B">
        <w:t>chooses A</w:t>
      </w:r>
      <w:r w:rsidR="000E2D96">
        <w:t xml:space="preserve"> over B, and B over C</w:t>
      </w:r>
      <w:proofErr w:type="gramStart"/>
      <w:r w:rsidR="000E2D96">
        <w:t>,  transitivity</w:t>
      </w:r>
      <w:proofErr w:type="gramEnd"/>
      <w:r w:rsidR="000E2D96">
        <w:t xml:space="preserve"> implies that they must pick A over</w:t>
      </w:r>
      <w:r w:rsidR="006F120B">
        <w:t xml:space="preserve"> C  </w:t>
      </w:r>
      <w:ins w:id="64" w:author="Ayse Zeynep Enkavi" w:date="2014-03-06T18:35:00Z">
        <w:r w:rsidR="001749D3">
          <w:fldChar w:fldCharType="begin" w:fldLock="1"/>
        </w:r>
      </w:ins>
      <w:r w:rsidR="00117279">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ins w:id="65" w:author="Ayse Zeynep Enkavi" w:date="2014-03-06T18:35:00Z">
        <w:r w:rsidR="001749D3">
          <w:fldChar w:fldCharType="end"/>
        </w:r>
      </w:ins>
      <w:r w:rsidR="000E2D96">
        <w:t xml:space="preserve">.   Transitivity has been a central measure in early work in decision-making </w:t>
      </w:r>
      <w:ins w:id="66" w:author="Ayse Zeynep Enkavi" w:date="2014-03-06T18:35:00Z">
        <w:r w:rsidR="001749D3">
          <w:fldChar w:fldCharType="begin" w:fldLock="1"/>
        </w:r>
      </w:ins>
      <w:r w:rsidR="00117279">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ins w:id="67" w:author="Ayse Zeynep Enkavi" w:date="2014-03-06T18:35:00Z">
        <w:r w:rsidR="001749D3">
          <w:fldChar w:fldCharType="end"/>
        </w:r>
      </w:ins>
      <w:r w:rsidR="000E2D96">
        <w:t>,  and recent work examining preferences in neuroscience</w:t>
      </w:r>
      <w:r w:rsidR="00BE0EA4">
        <w:t xml:space="preserve"> </w:t>
      </w:r>
      <w:ins w:id="68" w:author="Ayse Zeynep Enkavi" w:date="2014-03-06T18:36:00Z">
        <w:r w:rsidR="001749D3">
          <w:fldChar w:fldCharType="begin" w:fldLock="1"/>
        </w:r>
      </w:ins>
      <w:r w:rsidR="00117279">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ins w:id="69" w:author="Ayse Zeynep Enkavi" w:date="2014-03-06T18:36:00Z">
        <w:r w:rsidR="001749D3">
          <w:fldChar w:fldCharType="end"/>
        </w:r>
      </w:ins>
      <w:r w:rsidR="000E2D96">
        <w:t xml:space="preserve"> and consumer choice</w:t>
      </w:r>
      <w:ins w:id="70" w:author="Ayse Zeynep Enkavi" w:date="2014-03-06T18:36:00Z">
        <w:r w:rsidR="001749D3">
          <w:t xml:space="preserve"> </w:t>
        </w:r>
        <w:r w:rsidR="001749D3">
          <w:fldChar w:fldCharType="begin" w:fldLock="1"/>
        </w:r>
      </w:ins>
      <w:r w:rsidR="00117279">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ins w:id="71" w:author="Ayse Zeynep Enkavi" w:date="2014-03-06T18:36:00Z">
        <w:r w:rsidR="001749D3">
          <w:fldChar w:fldCharType="end"/>
        </w:r>
      </w:ins>
      <w:r w:rsidR="000E2D96">
        <w:t xml:space="preserve">.  One reason for focusing on transitivity is that it is the </w:t>
      </w:r>
      <w:r w:rsidR="00BE0EA4">
        <w:t>central as the General Axiom of Revealed Preference</w:t>
      </w:r>
      <w:r w:rsidR="000E2D96">
        <w:t xml:space="preserve"> </w:t>
      </w:r>
      <w:r w:rsidR="00BE0EA4">
        <w:t>and</w:t>
      </w:r>
      <w:r w:rsidR="000E2D96">
        <w:t xml:space="preserve"> is necessary and sufficient for value </w:t>
      </w:r>
      <w:r w:rsidR="006F120B">
        <w:t>maximization</w:t>
      </w:r>
      <w:r w:rsidR="00E07CF7">
        <w:t xml:space="preserve"> </w:t>
      </w:r>
      <w:ins w:id="72" w:author="Ayse Zeynep Enkavi" w:date="2014-03-06T18:37:00Z">
        <w:r w:rsidR="001749D3">
          <w:fldChar w:fldCharType="begin" w:fldLock="1"/>
        </w:r>
      </w:ins>
      <w:r w:rsidR="00117279">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ins w:id="73" w:author="Ayse Zeynep Enkavi" w:date="2014-03-06T18:37:00Z">
        <w:r w:rsidR="001749D3">
          <w:fldChar w:fldCharType="end"/>
        </w:r>
      </w:ins>
      <w:r w:rsidR="006F120B">
        <w:t>.</w:t>
      </w:r>
      <w:r w:rsidR="00BE0EA4">
        <w:t xml:space="preserve">  Without GARP, one cannot be truly maximizing value.</w:t>
      </w:r>
      <w:r w:rsidR="006F120B">
        <w:t xml:space="preserve">  </w:t>
      </w:r>
      <w:r w:rsidR="00CD5447">
        <w:t xml:space="preserve">Transitivity of preferences is embraced by most individuals as a desirable </w:t>
      </w:r>
      <w:r w:rsidR="00274510">
        <w:t>property of a choice process</w:t>
      </w:r>
      <w:proofErr w:type="gramStart"/>
      <w:r w:rsidR="00274510">
        <w:t>:</w:t>
      </w:r>
      <w:r w:rsidR="00CD5447">
        <w:t>,</w:t>
      </w:r>
      <w:proofErr w:type="gramEnd"/>
      <w:r w:rsidR="00CD5447">
        <w:t xml:space="preserve"> </w:t>
      </w:r>
      <w:r w:rsidR="00274510">
        <w:t>M</w:t>
      </w:r>
      <w:r w:rsidR="00CD5447">
        <w:t>ost peop</w:t>
      </w:r>
      <w:r w:rsidR="00383A71">
        <w:t>le will change intransitive choi</w:t>
      </w:r>
      <w:r w:rsidR="00CD5447">
        <w:t>ce patterns to transitive ones, when their inconsistenc</w:t>
      </w:r>
      <w:r w:rsidR="00274510">
        <w:t>ies</w:t>
      </w:r>
      <w:r w:rsidR="00CD5447">
        <w:t xml:space="preserve"> </w:t>
      </w:r>
      <w:r w:rsidR="00274510">
        <w:t>are</w:t>
      </w:r>
      <w:r w:rsidR="002C1833">
        <w:t xml:space="preserve"> pointed out to them</w:t>
      </w:r>
      <w:r w:rsidR="00383A71">
        <w:t xml:space="preserve"> </w:t>
      </w:r>
      <w:ins w:id="74" w:author="Ayse Zeynep Enkavi" w:date="2014-03-06T18:37:00Z">
        <w:r w:rsidR="001749D3">
          <w:fldChar w:fldCharType="begin" w:fldLock="1"/>
        </w:r>
      </w:ins>
      <w:r w:rsidR="00117279">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ins w:id="75" w:author="Ayse Zeynep Enkavi" w:date="2014-03-06T18:37:00Z">
        <w:r w:rsidR="001749D3">
          <w:fldChar w:fldCharType="end"/>
        </w:r>
      </w:ins>
      <w:r w:rsidR="002C1833">
        <w:t xml:space="preserve">. </w:t>
      </w:r>
      <w:r w:rsidR="00383A71">
        <w:t xml:space="preserve"> </w:t>
      </w:r>
    </w:p>
    <w:p w14:paraId="41A070E7" w14:textId="797A1E63" w:rsidR="0062772B" w:rsidRDefault="0062772B" w:rsidP="007F471C">
      <w:pPr>
        <w:pStyle w:val="BodyText"/>
      </w:pPr>
      <w:r>
        <w:t xml:space="preserve">Prior research has used patients with ventromedial frontal lobe damage, areas known to be involved in the expression of value, to the frequency of </w:t>
      </w:r>
      <w:proofErr w:type="spellStart"/>
      <w:r>
        <w:t>intransitivities</w:t>
      </w:r>
      <w:proofErr w:type="spellEnd"/>
      <w:r w:rsidR="00993D2D">
        <w:t xml:space="preserve"> both for gambles </w:t>
      </w:r>
      <w:ins w:id="76" w:author="Ayse Zeynep Enkavi" w:date="2014-03-06T18:37:00Z">
        <w:r w:rsidR="001749D3">
          <w:fldChar w:fldCharType="begin" w:fldLock="1"/>
        </w:r>
      </w:ins>
      <w:r w:rsidR="00117279">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ins w:id="77" w:author="Ayse Zeynep Enkavi" w:date="2014-03-06T18:37:00Z">
        <w:r w:rsidR="001749D3">
          <w:fldChar w:fldCharType="end"/>
        </w:r>
      </w:ins>
      <w:r w:rsidR="00993D2D">
        <w:t xml:space="preserve"> and preferences for food, colors, and people </w:t>
      </w:r>
      <w:ins w:id="78" w:author="Ayse Zeynep Enkavi" w:date="2014-03-06T18:38:00Z">
        <w:r w:rsidR="001749D3">
          <w:fldChar w:fldCharType="begin" w:fldLock="1"/>
        </w:r>
      </w:ins>
      <w:r w:rsidR="00117279">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ins w:id="79" w:author="Ayse Zeynep Enkavi" w:date="2014-03-06T18:38:00Z">
        <w:r w:rsidR="001749D3">
          <w:fldChar w:fldCharType="end"/>
        </w:r>
      </w:ins>
      <w:r>
        <w:t>.</w:t>
      </w:r>
      <w:r w:rsidR="00597354">
        <w:t xml:space="preserve">  T</w:t>
      </w:r>
      <w:r w:rsidR="00993D2D">
        <w:t>he latter work</w:t>
      </w:r>
      <w:r w:rsidR="00597354">
        <w:t xml:space="preserve"> included an important control: A</w:t>
      </w:r>
      <w:r w:rsidR="00993D2D">
        <w:t xml:space="preserve">n increase in intransitivity was not observed for perceptual </w:t>
      </w:r>
      <w:r w:rsidR="00597354">
        <w:t xml:space="preserve">judgments, suggesting that preferential tasks are uniquely affected.  </w:t>
      </w:r>
    </w:p>
    <w:p w14:paraId="43182F7A" w14:textId="77777777" w:rsidR="00597354" w:rsidRDefault="00597354" w:rsidP="007F471C">
      <w:pPr>
        <w:pStyle w:val="BodyText"/>
      </w:pPr>
      <w:r>
        <w:t>Our task examines binary choices among pairs of 20 commonly available candy bars, a product that would be familiar and interesting to participants.  We include a control judgment, asking respondents which number was bigger.</w:t>
      </w:r>
    </w:p>
    <w:p w14:paraId="11E221D5" w14:textId="77777777" w:rsidR="006F718C" w:rsidRPr="006F718C" w:rsidRDefault="006F718C" w:rsidP="007F471C">
      <w:pPr>
        <w:pStyle w:val="Heading1"/>
      </w:pPr>
      <w:r w:rsidRPr="006F718C">
        <w:lastRenderedPageBreak/>
        <w:t xml:space="preserve">Methods </w:t>
      </w:r>
    </w:p>
    <w:p w14:paraId="2B3898EF" w14:textId="77777777" w:rsidR="006F718C" w:rsidRDefault="006F718C" w:rsidP="007F471C">
      <w:r w:rsidRPr="006F718C">
        <w:t xml:space="preserve">Thirty-one patients with clinically diagnosed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As control groups, thirty patients with </w:t>
      </w:r>
      <w:proofErr w:type="spellStart"/>
      <w:r w:rsidRPr="006F718C">
        <w:t>extratemporal</w:t>
      </w:r>
      <w:proofErr w:type="spellEnd"/>
      <w:r w:rsidRPr="006F718C">
        <w:t xml:space="preserve"> lobe epilepsy (ETL) and thirty healthy control subjects (CON) were comprised. </w:t>
      </w:r>
      <w:r>
        <w:t xml:space="preserve">The </w:t>
      </w:r>
      <w:proofErr w:type="gramStart"/>
      <w:r>
        <w:t>study was approved by the local ethics committee of the University of Bonn</w:t>
      </w:r>
      <w:proofErr w:type="gramEnd"/>
      <w:r>
        <w:t xml:space="preserve"> and all subjects gave their written informed consent.</w:t>
      </w:r>
      <w:r w:rsidR="00C067B5">
        <w:t xml:space="preserve"> The three groups did not differ with respect to age or gender (see Table X for details).</w:t>
      </w:r>
    </w:p>
    <w:p w14:paraId="354FD746" w14:textId="77777777" w:rsidR="006F718C" w:rsidRPr="006F718C" w:rsidRDefault="006F718C" w:rsidP="007F471C">
      <w:pPr>
        <w:pStyle w:val="Heading1"/>
      </w:pPr>
      <w:r w:rsidRPr="006F718C">
        <w:t>Behavioral experiment</w:t>
      </w:r>
    </w:p>
    <w:p w14:paraId="53027916" w14:textId="6370A0B3" w:rsidR="006F718C" w:rsidRDefault="006F718C" w:rsidP="007F471C">
      <w:r w:rsidRPr="006F718C">
        <w:t xml:space="preserve">Each subject made a series of binary choices on a computer between pairs of candy bars drawn randomly out of twenty, with each combination presented once, resulting in 190 choices. This procedure </w:t>
      </w:r>
      <w:r w:rsidR="00274510">
        <w:t xml:space="preserve">was similar to that used to examine the effect of ventromedial frontal lobe damage </w:t>
      </w:r>
      <w:ins w:id="80" w:author="Ayse Zeynep Enkavi" w:date="2014-03-06T18:40:00Z">
        <w:r w:rsidR="00B92D3C">
          <w:fldChar w:fldCharType="begin" w:fldLock="1"/>
        </w:r>
      </w:ins>
      <w:r w:rsidR="00117279">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in Camille et al., 2011; Fellows &amp; Farah, 2007; Fellows, 2006", "previouslyFormattedCitation" : "(Camille et al., 2011; Fellows &amp; Farah, 2007; Fellows, 2006)" }, "properties" : { "noteIndex" : 0 }, "schema" : "https://github.com/citation-style-language/schema/raw/master/csl-citation.json" }</w:instrText>
      </w:r>
      <w:r w:rsidR="00B92D3C">
        <w:fldChar w:fldCharType="separate"/>
      </w:r>
      <w:ins w:id="81" w:author="Ayse Zeynep Enkavi" w:date="2014-03-06T18:41:00Z">
        <w:r w:rsidR="00665890">
          <w:rPr>
            <w:noProof/>
          </w:rPr>
          <w:t xml:space="preserve">in </w:t>
        </w:r>
      </w:ins>
      <w:r w:rsidR="00B92D3C" w:rsidRPr="00B92D3C">
        <w:rPr>
          <w:noProof/>
        </w:rPr>
        <w:t>Camille et al., 2011; Fellows &amp; Farah, 2007; Fellows, 2006</w:t>
      </w:r>
      <w:ins w:id="82" w:author="Ayse Zeynep Enkavi" w:date="2014-03-06T18:40:00Z">
        <w:r w:rsidR="00B92D3C">
          <w:fldChar w:fldCharType="end"/>
        </w:r>
      </w:ins>
      <w:r w:rsidR="00274510">
        <w:t xml:space="preserve">, and used familiar candy bars as the choice objects  </w:t>
      </w:r>
      <w:ins w:id="83" w:author="Ayse Zeynep Enkavi" w:date="2014-03-06T18:41:00Z">
        <w:r w:rsidR="00665890">
          <w:fldChar w:fldCharType="begin" w:fldLock="1"/>
        </w:r>
      </w:ins>
      <w:r w:rsidR="00117279">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see also Lee et al., 2009)", "previouslyFormattedCitation" : "(Lee et al., 2009)" }, "properties" : { "noteIndex" : 0 }, "schema" : "https://github.com/citation-style-language/schema/raw/master/csl-citation.json" }</w:instrText>
      </w:r>
      <w:r w:rsidR="00665890">
        <w:fldChar w:fldCharType="separate"/>
      </w:r>
      <w:r w:rsidR="00665890" w:rsidRPr="00665890">
        <w:rPr>
          <w:noProof/>
        </w:rPr>
        <w:t>(</w:t>
      </w:r>
      <w:ins w:id="84" w:author="Ayse Zeynep Enkavi" w:date="2014-03-06T18:41:00Z">
        <w:r w:rsidR="00665890">
          <w:rPr>
            <w:noProof/>
          </w:rPr>
          <w:t xml:space="preserve">see also </w:t>
        </w:r>
      </w:ins>
      <w:r w:rsidR="00665890" w:rsidRPr="00665890">
        <w:rPr>
          <w:noProof/>
        </w:rPr>
        <w:t>Lee et al., 2009)</w:t>
      </w:r>
      <w:ins w:id="85" w:author="Ayse Zeynep Enkavi" w:date="2014-03-06T18:41:00Z">
        <w:r w:rsidR="00665890">
          <w:fldChar w:fldCharType="end"/>
        </w:r>
      </w:ins>
      <w:r w:rsidRPr="006F718C">
        <w:t>. A choice was counted</w:t>
      </w:r>
      <w:r>
        <w:t xml:space="preserve"> as inconsistent, if chocolate b</w:t>
      </w:r>
      <w:r w:rsidRPr="006F718C">
        <w:t>ar “A” was preferred over “B” and “B” over” C”, but “C” over “A”. We performed an additional control task in which subjects were presented with numbers from one to twenty and had to perform a judgment on which number was larger. Subjects received the</w:t>
      </w:r>
      <w:r w:rsidR="00DC28E9">
        <w:t>ir</w:t>
      </w:r>
      <w:r w:rsidRPr="006F718C">
        <w:t xml:space="preserve"> choice </w:t>
      </w:r>
      <w:r w:rsidR="00DC28E9">
        <w:t>from</w:t>
      </w:r>
      <w:r w:rsidR="00DC28E9" w:rsidRPr="006F718C">
        <w:t xml:space="preserve"> </w:t>
      </w:r>
      <w:r w:rsidRPr="006F718C">
        <w:t xml:space="preserve">one </w:t>
      </w:r>
      <w:ins w:id="86" w:author="Eric" w:date="2014-03-06T07:52:00Z">
        <w:r w:rsidR="00A141E1" w:rsidRPr="006F718C">
          <w:t>random</w:t>
        </w:r>
        <w:r w:rsidR="00A141E1">
          <w:t>ly</w:t>
        </w:r>
        <w:r w:rsidR="00A141E1" w:rsidRPr="006F718C">
          <w:t xml:space="preserve"> </w:t>
        </w:r>
        <w:r w:rsidR="00A141E1">
          <w:t>selected</w:t>
        </w:r>
      </w:ins>
      <w:r w:rsidR="00DC28E9">
        <w:t xml:space="preserve"> </w:t>
      </w:r>
      <w:r w:rsidRPr="006F718C">
        <w:t xml:space="preserve">trial </w:t>
      </w:r>
      <w:r w:rsidR="00DC28E9">
        <w:t xml:space="preserve">in addition to </w:t>
      </w:r>
      <w:r w:rsidRPr="006F718C">
        <w:t>a participation fee of 10 €.</w:t>
      </w:r>
      <w:r>
        <w:t xml:space="preserve">  </w:t>
      </w:r>
    </w:p>
    <w:p w14:paraId="20EC26F9" w14:textId="77777777" w:rsidR="006F718C" w:rsidRDefault="006F718C" w:rsidP="007F471C"/>
    <w:p w14:paraId="1E9FDA1A" w14:textId="77777777" w:rsidR="002612C9" w:rsidRDefault="002612C9" w:rsidP="007F471C">
      <w:r>
        <w:rPr>
          <w:noProof/>
        </w:rPr>
        <w:lastRenderedPageBreak/>
        <w:drawing>
          <wp:inline distT="0" distB="0" distL="0" distR="0" wp14:anchorId="434F3CC2" wp14:editId="51DAC50D">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757EE166" w14:textId="77777777"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341A25">
        <w:rPr>
          <w:noProof/>
        </w:rPr>
        <w:t>1</w:t>
      </w:r>
      <w:r w:rsidR="00377843">
        <w:rPr>
          <w:noProof/>
        </w:rPr>
        <w:fldChar w:fldCharType="end"/>
      </w:r>
      <w:r>
        <w:t xml:space="preserve">. </w:t>
      </w:r>
      <w:proofErr w:type="gramStart"/>
      <w:r>
        <w:t>Three example trials of the binary choice experiment.</w:t>
      </w:r>
      <w:proofErr w:type="gramEnd"/>
      <w:r>
        <w:t xml:space="preserve"> </w:t>
      </w:r>
      <w:r w:rsidR="00B8485B">
        <w:t xml:space="preserve">Subject performed a choice of their preferred </w:t>
      </w:r>
      <w:r w:rsidR="00934075">
        <w:t>chocolate</w:t>
      </w:r>
      <w:r w:rsidR="00B8485B">
        <w:t xml:space="preserve"> bar in each trial. </w:t>
      </w:r>
      <w:r>
        <w:t xml:space="preserve">The timing </w:t>
      </w:r>
      <w:r w:rsidR="00B8485B">
        <w:t xml:space="preserve">of the stimulus presentation and choice </w:t>
      </w:r>
      <w:r>
        <w:t>was self-paced</w:t>
      </w:r>
      <w:ins w:id="87" w:author="Prof. Dr.Bernd Weber" w:date="2014-03-05T14:55:00Z">
        <w:r w:rsidR="0099404B">
          <w:t xml:space="preserve"> with time</w:t>
        </w:r>
      </w:ins>
      <w:ins w:id="88" w:author="Prof. Dr.Bernd Weber" w:date="2014-03-05T14:56:00Z">
        <w:r w:rsidR="0099404B">
          <w:t xml:space="preserve"> constraint of 5 seconds</w:t>
        </w:r>
      </w:ins>
      <w:r>
        <w:t>.</w:t>
      </w:r>
    </w:p>
    <w:p w14:paraId="1F99EA9C" w14:textId="77777777" w:rsidR="002612C9" w:rsidRDefault="002612C9" w:rsidP="007F471C"/>
    <w:p w14:paraId="6ECA3384" w14:textId="77777777" w:rsidR="006F718C" w:rsidRPr="006F718C" w:rsidRDefault="006F718C" w:rsidP="007F471C">
      <w:pPr>
        <w:pStyle w:val="Heading1"/>
      </w:pPr>
      <w:r>
        <w:t>MR sequence and analysis</w:t>
      </w:r>
    </w:p>
    <w:p w14:paraId="5E274EC7" w14:textId="6F9E5080" w:rsidR="0099404B" w:rsidRDefault="006F718C" w:rsidP="007F471C">
      <w:r w:rsidRPr="006F718C">
        <w:t>For a subgroup of the patients with hippocampal sclerosis, a 3D-T1 weighted high-resolution data</w:t>
      </w:r>
      <w:ins w:id="89" w:author="Eric" w:date="2014-03-03T15:52:00Z">
        <w:r w:rsidR="007517B9">
          <w:t xml:space="preserve"> </w:t>
        </w:r>
      </w:ins>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 xml:space="preserve">. This was done in a fully automated manner by 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ins w:id="90" w:author="Ayse Zeynep Enkavi" w:date="2014-03-06T18:45:00Z">
        <w:r w:rsidR="00665890">
          <w:fldChar w:fldCharType="begin" w:fldLock="1"/>
        </w:r>
      </w:ins>
      <w:r w:rsidR="00117279">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r w:rsidR="00665890" w:rsidRPr="00665890">
        <w:rPr>
          <w:noProof/>
        </w:rPr>
        <w:t>(Fischl et al., 2002, 2004)</w:t>
      </w:r>
      <w:ins w:id="91" w:author="Ayse Zeynep Enkavi" w:date="2014-03-06T18:45:00Z">
        <w:r w:rsidR="00665890">
          <w:fldChar w:fldCharType="end"/>
        </w:r>
      </w:ins>
      <w:r w:rsidR="00905821" w:rsidRPr="00207939">
        <w:t>, which is documented and freely available for download online (</w:t>
      </w:r>
      <w:hyperlink r:id="rId10" w:history="1">
        <w:r w:rsidR="00905821" w:rsidRPr="00F55571">
          <w:rPr>
            <w:rStyle w:val="Hyperlink"/>
            <w:bCs w:val="0"/>
          </w:rPr>
          <w:t>http://surfer.nmr.mgh.harvard.edu/</w:t>
        </w:r>
      </w:hyperlink>
      <w:r w:rsidR="00905821" w:rsidRPr="00207939">
        <w:t>)</w:t>
      </w:r>
      <w:r w:rsidR="00905821">
        <w:t>.</w:t>
      </w:r>
      <w:r w:rsidRPr="006F718C">
        <w:t xml:space="preserve"> Because of the high variance in hippocampal volume between individuals, we used a laterality index of hippocampal volume as a proxy for unilateral hippocampal damage </w:t>
      </w:r>
    </w:p>
    <w:p w14:paraId="25062400" w14:textId="77777777" w:rsidR="0099404B" w:rsidRDefault="00BA79AF" w:rsidP="007F471C">
      <m:oMathPara>
        <m:oMath>
          <m:r>
            <w:rPr>
              <w:rFonts w:ascii="Cambria Math" w:hAnsi="Cambria Math"/>
            </w:rPr>
            <m:t xml:space="preserve">L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779FE991" w14:textId="77777777" w:rsidR="0099404B" w:rsidRDefault="0099404B" w:rsidP="007F471C">
      <w:pPr>
        <w:rPr>
          <w:ins w:id="92" w:author="Prof. Dr.Bernd Weber" w:date="2014-03-05T14:55:00Z"/>
        </w:rPr>
      </w:pPr>
    </w:p>
    <w:p w14:paraId="4CD04A26" w14:textId="77777777" w:rsidR="006F3C37" w:rsidRDefault="006F3C37" w:rsidP="007F471C">
      <w:r>
        <w:t xml:space="preserve">Only subjects with unilateral hippocampal sclerosis were included in this analysis, because bilateral atrophy cannot be quantified by this measure. </w:t>
      </w:r>
    </w:p>
    <w:p w14:paraId="6DB971FD" w14:textId="77777777" w:rsidR="00B74F6D" w:rsidRPr="00815D1E" w:rsidRDefault="00B74F6D" w:rsidP="007F471C">
      <w:pPr>
        <w:pStyle w:val="Heading1"/>
      </w:pPr>
      <w:r w:rsidRPr="00815D1E">
        <w:t>Statistical analysis</w:t>
      </w:r>
    </w:p>
    <w:p w14:paraId="7E56DD1C" w14:textId="77777777"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All values throughout this report are given as </w:t>
      </w:r>
      <w:r>
        <w:t>mean</w:t>
      </w:r>
      <w:r w:rsidRPr="00815D1E">
        <w:t xml:space="preserve"> unless otherwise stated. A probability (p) value ≤ 0.05 was regarded as statistically significant using two-tailed tests. Statistically significant differences in the figures and tables are marked with asterisks: *p ≤ 0.05, **p ≤ 0.01, and ***p ≤ 0.001.</w:t>
      </w:r>
    </w:p>
    <w:p w14:paraId="656D7215" w14:textId="77777777" w:rsidR="00DC570C" w:rsidRPr="00A45389" w:rsidRDefault="00274510" w:rsidP="005E72D6">
      <w:pPr>
        <w:pStyle w:val="Heading2"/>
      </w:pPr>
      <w:r>
        <w:t>Tallying</w:t>
      </w:r>
      <w:r w:rsidR="00DC570C">
        <w:t xml:space="preserve"> </w:t>
      </w:r>
      <w:proofErr w:type="spellStart"/>
      <w:r w:rsidR="00DC570C">
        <w:t>intransitivities</w:t>
      </w:r>
      <w:proofErr w:type="spellEnd"/>
    </w:p>
    <w:p w14:paraId="1F4D4150" w14:textId="77777777" w:rsidR="008C7EE0" w:rsidRDefault="00A45389" w:rsidP="007517B9">
      <w:pPr>
        <w:rPr>
          <w:ins w:id="93" w:author="Ayse Zeynep Enkavi" w:date="2014-03-06T19:14:00Z"/>
        </w:rPr>
      </w:pPr>
      <w:r>
        <w:t>T</w:t>
      </w:r>
      <w:r w:rsidR="00DC570C">
        <w:t>he binary choices each subject made were transformed in to a matrix of triplets</w:t>
      </w:r>
      <w:r>
        <w:t xml:space="preserve"> because the detection of </w:t>
      </w:r>
      <w:ins w:id="94" w:author="Eric" w:date="2014-03-06T07:53:00Z">
        <w:r w:rsidR="00A141E1">
          <w:t>intransitivity</w:t>
        </w:r>
      </w:ins>
      <w:r>
        <w:t xml:space="preserve"> requires three trials. Each matrix consisted of 1140 </w:t>
      </w:r>
      <w:ins w:id="95" w:author="Eric" w:date="2014-03-06T07:53:00Z">
        <w:r w:rsidR="00A141E1">
          <w:t>repre</w:t>
        </w:r>
      </w:ins>
      <w:ins w:id="96" w:author="Ayse Zeynep Enkavi" w:date="2014-03-06T19:02:00Z">
        <w:r w:rsidR="00FD5C26">
          <w:t>se</w:t>
        </w:r>
      </w:ins>
      <w:ins w:id="97" w:author="Eric" w:date="2014-03-06T07:53:00Z">
        <w:r w:rsidR="00A141E1">
          <w:t xml:space="preserve">nting all </w:t>
        </w:r>
      </w:ins>
      <w:r>
        <w:t xml:space="preserve">possible combinations of 3 of 20 bars. A triplet was marked as indicating intransitivity either if A was chosen over B and B was chosen over C yet C was chosen over A or if B was chose A and C was chosen over B yet A was chosen over C. </w:t>
      </w:r>
    </w:p>
    <w:p w14:paraId="4B37C003" w14:textId="12B08BB7" w:rsidR="008C7EE0" w:rsidRPr="008C7EE0" w:rsidRDefault="008C7EE0" w:rsidP="008C7EE0">
      <w:pPr>
        <w:ind w:firstLine="0"/>
        <w:rPr>
          <w:ins w:id="98" w:author="Ayse Zeynep Enkavi" w:date="2014-03-06T19:16:00Z"/>
        </w:rPr>
      </w:pPr>
      <w:ins w:id="99" w:author="Ayse Zeynep Enkavi" w:date="2014-03-06T19:15:00Z">
        <m:oMathPara>
          <m:oMath>
            <m:r>
              <w:rPr>
                <w:rFonts w:ascii="Cambria Math" w:hAnsi="Cambria Math"/>
              </w:rPr>
              <m:t>A ≳B and B≳C and C</m:t>
            </m:r>
          </m:oMath>
        </m:oMathPara>
      </w:ins>
      <w:ins w:id="100" w:author="Ayse Zeynep Enkavi" w:date="2014-03-06T19:16:00Z">
        <m:oMathPara>
          <m:oMath>
            <m:r>
              <w:rPr>
                <w:rFonts w:ascii="Cambria Math" w:hAnsi="Cambria Math"/>
              </w:rPr>
              <m:t xml:space="preserve">≳A </m:t>
            </m:r>
          </m:oMath>
        </m:oMathPara>
      </w:ins>
    </w:p>
    <w:p w14:paraId="35BC4504" w14:textId="775FF9EF" w:rsidR="008C7EE0" w:rsidRDefault="008C7EE0" w:rsidP="008C7EE0">
      <w:pPr>
        <w:ind w:firstLine="0"/>
        <w:jc w:val="center"/>
        <w:rPr>
          <w:ins w:id="101" w:author="Ayse Zeynep Enkavi" w:date="2014-03-06T19:16:00Z"/>
        </w:rPr>
      </w:pPr>
      <w:proofErr w:type="gramStart"/>
      <w:ins w:id="102" w:author="Ayse Zeynep Enkavi" w:date="2014-03-06T19:16:00Z">
        <w:r>
          <w:t>or</w:t>
        </w:r>
        <w:proofErr w:type="gramEnd"/>
      </w:ins>
    </w:p>
    <w:p w14:paraId="41E889FC" w14:textId="6714D3B9" w:rsidR="008C7EE0" w:rsidRPr="008C7EE0" w:rsidRDefault="008C7EE0" w:rsidP="008C7EE0">
      <w:pPr>
        <w:ind w:firstLine="0"/>
        <w:jc w:val="center"/>
        <w:rPr>
          <w:ins w:id="103" w:author="Ayse Zeynep Enkavi" w:date="2014-03-06T19:14:00Z"/>
          <w:rFonts w:ascii="Times" w:hAnsi="Times"/>
        </w:rPr>
      </w:pPr>
      <w:ins w:id="104" w:author="Ayse Zeynep Enkavi" w:date="2014-03-06T19:16:00Z">
        <m:oMathPara>
          <m:oMath>
            <m:r>
              <w:rPr>
                <w:rFonts w:ascii="Cambria Math" w:hAnsi="Cambria Math"/>
              </w:rPr>
              <m:t>B ≳</m:t>
            </m:r>
            <m:r>
              <w:rPr>
                <w:rFonts w:ascii="Cambria Math" w:hAnsi="Cambria Math"/>
              </w:rPr>
              <m:t xml:space="preserve">A </m:t>
            </m:r>
            <m:r>
              <w:rPr>
                <w:rFonts w:ascii="Cambria Math" w:hAnsi="Cambria Math"/>
              </w:rPr>
              <m:t>and</m:t>
            </m:r>
            <m:r>
              <w:rPr>
                <w:rFonts w:ascii="Cambria Math" w:hAnsi="Cambria Math"/>
              </w:rPr>
              <m:t xml:space="preserve"> C≳</m:t>
            </m:r>
            <m:r>
              <w:rPr>
                <w:rFonts w:ascii="Cambria Math" w:hAnsi="Cambria Math"/>
                <w:rPrChange w:id="105" w:author="Ayse Zeynep Enkavi" w:date="2014-03-06T19:17:00Z">
                  <w:rPr>
                    <w:rFonts w:ascii="Cambria Math" w:hAnsi="Cambria Math"/>
                  </w:rPr>
                </w:rPrChange>
              </w:rPr>
              <m:t>B and A≳C</m:t>
            </m:r>
          </m:oMath>
        </m:oMathPara>
      </w:ins>
    </w:p>
    <w:p w14:paraId="32BE73A9" w14:textId="3D56B228" w:rsidR="00CE2092" w:rsidRDefault="00087AEB" w:rsidP="008C7EE0">
      <w:pPr>
        <w:ind w:firstLine="0"/>
      </w:pPr>
      <w:r>
        <w:t xml:space="preserve">This provided the central </w:t>
      </w:r>
      <w:ins w:id="106" w:author="Eric" w:date="2014-03-06T07:54:00Z">
        <w:r w:rsidR="00A141E1">
          <w:t>dependent</w:t>
        </w:r>
      </w:ins>
      <w:r>
        <w:t xml:space="preserve"> measure, the proportion o</w:t>
      </w:r>
      <w:r w:rsidR="00A45389">
        <w:t>f intransitiv</w:t>
      </w:r>
      <w:r>
        <w:t>e choices by dividing the number of intransitive triples by the total number of triples</w:t>
      </w:r>
      <w:ins w:id="107" w:author="Ayse Zeynep Enkavi" w:date="2014-03-06T19:17:00Z">
        <w:r w:rsidR="008C7EE0">
          <w:t>.</w:t>
        </w:r>
      </w:ins>
    </w:p>
    <w:p w14:paraId="4F67E0AD" w14:textId="77777777" w:rsidR="0062504E" w:rsidRPr="006F718C" w:rsidRDefault="0062504E" w:rsidP="007F471C">
      <w:pPr>
        <w:pStyle w:val="Heading1"/>
      </w:pPr>
      <w:r>
        <w:t>Results</w:t>
      </w:r>
      <w:r w:rsidRPr="006F718C">
        <w:t xml:space="preserve"> </w:t>
      </w:r>
    </w:p>
    <w:p w14:paraId="5F233539" w14:textId="77777777" w:rsidR="001D3730" w:rsidRDefault="00C067B5" w:rsidP="007517B9">
      <w:r>
        <w:t>P</w:t>
      </w:r>
      <w:r w:rsidRPr="00C067B5">
        <w:t xml:space="preserve">atients with hippocampal sclerosis showed an increased number of </w:t>
      </w:r>
      <w:r w:rsidR="00087AEB">
        <w:t>intransi</w:t>
      </w:r>
      <w:ins w:id="108" w:author="Prof. Dr.Bernd Weber" w:date="2014-03-05T14:58:00Z">
        <w:r w:rsidR="0099404B">
          <w:t>ti</w:t>
        </w:r>
      </w:ins>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A45389">
        <w:t>80</w:t>
      </w:r>
      <w:r w:rsidRPr="00C067B5">
        <w:t xml:space="preserve">%; ETL: </w:t>
      </w:r>
      <w:r w:rsidR="00A45389">
        <w:t>4</w:t>
      </w:r>
      <w:r w:rsidRPr="00C067B5">
        <w:t>.</w:t>
      </w:r>
      <w:r w:rsidR="00A45389">
        <w:t>45</w:t>
      </w:r>
      <w:r w:rsidRPr="00C067B5">
        <w:t>%; CON: 2.</w:t>
      </w:r>
      <w:r w:rsidR="00A45389">
        <w:t>81</w:t>
      </w:r>
      <w:r w:rsidRPr="00C067B5">
        <w:t>%;</w:t>
      </w:r>
      <w:r w:rsidR="00A45389">
        <w:t xml:space="preserve"> median percentages: MTL: 4.91%; ETL 3.25%; CON: 3.03%;</w:t>
      </w:r>
      <w:r w:rsidRPr="00C067B5">
        <w:t xml:space="preserve"> </w:t>
      </w:r>
      <w:proofErr w:type="spellStart"/>
      <w:r w:rsidRPr="00C067B5">
        <w:t>Kruskal</w:t>
      </w:r>
      <w:proofErr w:type="spellEnd"/>
      <w:r w:rsidRPr="00C067B5">
        <w:t>-Wallis-</w:t>
      </w:r>
      <w:r w:rsidRPr="00C067B5">
        <w:lastRenderedPageBreak/>
        <w:t xml:space="preserve">Test of independent groups p&lt;0.001). </w:t>
      </w:r>
      <w:r w:rsidR="00A055BC">
        <w:t>The two controls group did not differ significantly from each other (Wilcoxon rank sum test p = 0.193).</w:t>
      </w:r>
      <w:r w:rsidR="00BB2FCF">
        <w:rPr>
          <w:rStyle w:val="FootnoteReference"/>
        </w:rPr>
        <w:footnoteReference w:id="1"/>
      </w:r>
    </w:p>
    <w:p w14:paraId="64BDA685" w14:textId="77777777" w:rsidR="001D3730" w:rsidRDefault="001D3730" w:rsidP="007F471C"/>
    <w:p w14:paraId="5AAA1BD9" w14:textId="0E97C5F9" w:rsidR="00C067B5" w:rsidRDefault="007B3BCF" w:rsidP="007F471C">
      <w:pPr>
        <w:rPr>
          <w:ins w:id="109" w:author="Ayse Zeynep Enkavi" w:date="2014-03-06T20:30:00Z"/>
        </w:rPr>
      </w:pPr>
      <w:commentRangeStart w:id="110"/>
      <w:ins w:id="111" w:author="Ayse Zeynep Enkavi" w:date="2014-03-06T20:29:00Z">
        <w:r>
          <w:rPr>
            <w:noProof/>
          </w:rPr>
          <w:drawing>
            <wp:inline distT="0" distB="0" distL="0" distR="0" wp14:anchorId="20CCCE2E" wp14:editId="4ABB4D78">
              <wp:extent cx="4203700" cy="34290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otPlot.pdf"/>
                      <pic:cNvPicPr/>
                    </pic:nvPicPr>
                    <pic:blipFill>
                      <a:blip r:embed="rId11">
                        <a:extLst>
                          <a:ext uri="{28A0092B-C50C-407E-A947-70E740481C1C}">
                            <a14:useLocalDpi xmlns:a14="http://schemas.microsoft.com/office/drawing/2010/main" val="0"/>
                          </a:ext>
                        </a:extLst>
                      </a:blip>
                      <a:stretch>
                        <a:fillRect/>
                      </a:stretch>
                    </pic:blipFill>
                    <pic:spPr>
                      <a:xfrm>
                        <a:off x="0" y="0"/>
                        <a:ext cx="4203700" cy="3429000"/>
                      </a:xfrm>
                      <a:prstGeom prst="rect">
                        <a:avLst/>
                      </a:prstGeom>
                    </pic:spPr>
                  </pic:pic>
                </a:graphicData>
              </a:graphic>
            </wp:inline>
          </w:drawing>
        </w:r>
      </w:ins>
      <w:commentRangeEnd w:id="110"/>
      <w:ins w:id="112" w:author="Ayse Zeynep Enkavi" w:date="2014-03-06T20:30:00Z">
        <w:r>
          <w:rPr>
            <w:rStyle w:val="CommentReference"/>
          </w:rPr>
          <w:commentReference w:id="110"/>
        </w:r>
      </w:ins>
    </w:p>
    <w:p w14:paraId="45F6BD83" w14:textId="58E97981" w:rsidR="007B3BCF" w:rsidRPr="002F7278" w:rsidRDefault="007B3BCF" w:rsidP="007F471C">
      <w:pPr>
        <w:rPr>
          <w:sz w:val="18"/>
          <w:szCs w:val="18"/>
        </w:rPr>
      </w:pPr>
      <w:ins w:id="114" w:author="Ayse Zeynep Enkavi" w:date="2014-03-06T20:30:00Z">
        <w:r w:rsidRPr="002F7278">
          <w:rPr>
            <w:sz w:val="18"/>
            <w:szCs w:val="18"/>
          </w:rPr>
          <w:t xml:space="preserve">Fig </w:t>
        </w:r>
      </w:ins>
      <w:ins w:id="115" w:author="Ayse Zeynep Enkavi" w:date="2014-03-06T20:31:00Z">
        <w:r w:rsidR="002F7278">
          <w:rPr>
            <w:sz w:val="18"/>
            <w:szCs w:val="18"/>
          </w:rPr>
          <w:t>1</w:t>
        </w:r>
      </w:ins>
      <w:ins w:id="116" w:author="Ayse Zeynep Enkavi" w:date="2014-03-06T20:30:00Z">
        <w:r w:rsidRPr="002F7278">
          <w:rPr>
            <w:sz w:val="18"/>
            <w:szCs w:val="18"/>
          </w:rPr>
          <w:t xml:space="preserve">. </w:t>
        </w:r>
      </w:ins>
      <w:proofErr w:type="gramStart"/>
      <w:ins w:id="117" w:author="Ayse Zeynep Enkavi" w:date="2014-03-06T20:46:00Z">
        <w:r w:rsidR="00454AD5">
          <w:rPr>
            <w:sz w:val="18"/>
            <w:szCs w:val="18"/>
          </w:rPr>
          <w:t xml:space="preserve">Median </w:t>
        </w:r>
      </w:ins>
      <w:ins w:id="118" w:author="Ayse Zeynep Enkavi" w:date="2014-03-06T20:31:00Z">
        <w:r w:rsidR="00454AD5">
          <w:rPr>
            <w:sz w:val="18"/>
            <w:szCs w:val="18"/>
          </w:rPr>
          <w:t>p</w:t>
        </w:r>
        <w:r w:rsidR="002F7278">
          <w:rPr>
            <w:sz w:val="18"/>
            <w:szCs w:val="18"/>
          </w:rPr>
          <w:t>ercentage of intransitive choices of 1140 triples for each group.</w:t>
        </w:r>
        <w:proofErr w:type="gramEnd"/>
        <w:r w:rsidR="002F7278">
          <w:rPr>
            <w:sz w:val="18"/>
            <w:szCs w:val="18"/>
          </w:rPr>
          <w:t xml:space="preserve"> </w:t>
        </w:r>
      </w:ins>
      <w:ins w:id="119" w:author="Ayse Zeynep Enkavi" w:date="2014-03-06T20:46:00Z">
        <w:r w:rsidR="00454AD5">
          <w:rPr>
            <w:sz w:val="18"/>
            <w:szCs w:val="18"/>
          </w:rPr>
          <w:t xml:space="preserve">Bootstrapped standard errors calculated from 1000 samples. </w:t>
        </w:r>
      </w:ins>
      <w:bookmarkStart w:id="120" w:name="_GoBack"/>
      <w:bookmarkEnd w:id="120"/>
    </w:p>
    <w:p w14:paraId="4AFB4460" w14:textId="77777777" w:rsidR="00D147E2" w:rsidRDefault="00C067B5" w:rsidP="007F471C">
      <w:r w:rsidRPr="00C067B5">
        <w:t>The ratio of compromised hippocampal volume to total volume was significantly correlated with the amount of inco</w:t>
      </w:r>
      <w:r w:rsidR="00D147E2">
        <w:t>nsistencies (</w:t>
      </w:r>
      <w:r w:rsidR="002612C9">
        <w:t>Fig.3; s</w:t>
      </w:r>
      <w:r w:rsidR="00D147E2">
        <w:t>pearman-rho = 0.761</w:t>
      </w:r>
      <w:r w:rsidRPr="00C067B5">
        <w:t>; p&lt;0.001; n=16).</w:t>
      </w:r>
    </w:p>
    <w:p w14:paraId="247AE9F9" w14:textId="77777777" w:rsidR="00D147E2" w:rsidRDefault="00D147E2" w:rsidP="007F471C"/>
    <w:p w14:paraId="1A6EB9CB" w14:textId="77777777" w:rsidR="00FA1F76" w:rsidRPr="00FA1F76" w:rsidRDefault="00FA1F76" w:rsidP="007F471C">
      <w:pPr>
        <w:rPr>
          <w:lang w:val="de-DE"/>
        </w:rPr>
      </w:pPr>
      <w:r w:rsidRPr="00FA1F76">
        <w:rPr>
          <w:noProof/>
        </w:rPr>
        <w:drawing>
          <wp:inline distT="0" distB="0" distL="0" distR="0" wp14:anchorId="36E25FA7" wp14:editId="257C648F">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p>
    <w:p w14:paraId="24DA6D66" w14:textId="77777777" w:rsidR="00D147E2" w:rsidRPr="00D147E2" w:rsidRDefault="00D147E2" w:rsidP="007F471C">
      <w:pPr>
        <w:pStyle w:val="Caption"/>
      </w:pPr>
      <w:r>
        <w:lastRenderedPageBreak/>
        <w:t xml:space="preserve">Fig </w:t>
      </w:r>
      <w:r w:rsidR="00377843">
        <w:fldChar w:fldCharType="begin"/>
      </w:r>
      <w:r w:rsidR="00377843">
        <w:instrText xml:space="preserve"> SEQ Abbildung \* ARABIC </w:instrText>
      </w:r>
      <w:r w:rsidR="00377843">
        <w:fldChar w:fldCharType="separate"/>
      </w:r>
      <w:r w:rsidR="00341A25">
        <w:rPr>
          <w:noProof/>
        </w:rPr>
        <w:t>2</w:t>
      </w:r>
      <w:r w:rsidR="00377843">
        <w:rPr>
          <w:noProof/>
        </w:rPr>
        <w:fldChar w:fldCharType="end"/>
      </w:r>
      <w:r>
        <w:t xml:space="preserve">. </w:t>
      </w:r>
      <w:proofErr w:type="gramStart"/>
      <w:r>
        <w:t>Correlation of hippocampal asymmetry (as a marker for unilateral atrophy) and percentage of inconsistent choices</w:t>
      </w:r>
      <w:r w:rsidR="00FA1F76">
        <w:t xml:space="preserve"> with 95% CI of the mean</w:t>
      </w:r>
      <w:r>
        <w:t>.</w:t>
      </w:r>
      <w:proofErr w:type="gramEnd"/>
      <w:r>
        <w:t xml:space="preserve"> </w:t>
      </w:r>
      <w:proofErr w:type="gramStart"/>
      <w:r>
        <w:t>rho</w:t>
      </w:r>
      <w:proofErr w:type="gramEnd"/>
      <w:r>
        <w:t>=0.761, p&lt;0.001</w:t>
      </w:r>
    </w:p>
    <w:p w14:paraId="6AA3B4EC" w14:textId="77777777" w:rsidR="00D147E2" w:rsidRPr="00D147E2" w:rsidRDefault="00D147E2" w:rsidP="007F471C"/>
    <w:p w14:paraId="2560BDE4" w14:textId="663A3935" w:rsidR="003F5F61" w:rsidRDefault="00C067B5" w:rsidP="005E72D6">
      <w:commentRangeStart w:id="121"/>
      <w:commentRangeStart w:id="122"/>
      <w:r w:rsidRPr="00C067B5">
        <w:t>In the control task</w:t>
      </w:r>
      <w:r w:rsidR="00087AEB">
        <w:t xml:space="preserve">, respondents identified which number was larger. </w:t>
      </w:r>
      <w:r w:rsidRPr="00C067B5">
        <w:t xml:space="preserve"> </w:t>
      </w:r>
      <w:r w:rsidR="00087AEB">
        <w:t>A</w:t>
      </w:r>
      <w:r w:rsidRPr="00C067B5">
        <w:t xml:space="preserve">ll groups did well but the ETL group was significantly worse than the </w:t>
      </w:r>
      <w:r w:rsidR="00EE0206">
        <w:t>control group</w:t>
      </w:r>
      <w:r w:rsidRPr="00C067B5">
        <w:t xml:space="preserve"> (</w:t>
      </w:r>
      <w:r w:rsidR="00542F31">
        <w:t xml:space="preserve">percentage of errors: </w:t>
      </w:r>
      <w:r w:rsidRPr="00C067B5">
        <w:t xml:space="preserve">MTL: 0.81%; </w:t>
      </w:r>
      <w:r w:rsidR="00E01C70">
        <w:t>ETL: 1.17%; CON:0</w:t>
      </w:r>
      <w:proofErr w:type="gramStart"/>
      <w:r w:rsidR="00E01C70">
        <w:t>.07</w:t>
      </w:r>
      <w:proofErr w:type="gramEnd"/>
      <w:r w:rsidR="00E01C70">
        <w:t>%; p&lt;0.001</w:t>
      </w:r>
      <w:r w:rsidR="004F4C20">
        <w:t xml:space="preserve"> </w:t>
      </w:r>
      <w:proofErr w:type="spellStart"/>
      <w:r w:rsidR="004F4C20">
        <w:t>Kruskal</w:t>
      </w:r>
      <w:proofErr w:type="spellEnd"/>
      <w:r w:rsidR="004F4C20">
        <w:t xml:space="preserve">-Wallis test for independent groups; MTL vs. ETL </w:t>
      </w:r>
      <w:proofErr w:type="spellStart"/>
      <w:r w:rsidR="004F4C20">
        <w:t>n.sign</w:t>
      </w:r>
      <w:proofErr w:type="spellEnd"/>
      <w:r w:rsidR="004F4C20">
        <w:t xml:space="preserve">.; MTL vs. CON </w:t>
      </w:r>
      <w:proofErr w:type="spellStart"/>
      <w:r w:rsidR="00EE0206">
        <w:t>n.sign</w:t>
      </w:r>
      <w:proofErr w:type="spellEnd"/>
      <w:r w:rsidR="00EE0206">
        <w:t xml:space="preserve">; </w:t>
      </w:r>
      <w:r w:rsidR="004F4C20">
        <w:t xml:space="preserve">  </w:t>
      </w:r>
      <w:r w:rsidR="00EE0206">
        <w:t>ETL vs. CON p&lt;0.05</w:t>
      </w:r>
      <w:r w:rsidR="00E01C70">
        <w:t xml:space="preserve">) </w:t>
      </w:r>
      <w:r w:rsidR="00087AEB">
        <w:t>and</w:t>
      </w:r>
      <w:r w:rsidR="00EE0206">
        <w:t xml:space="preserve"> ETL patients exhibit</w:t>
      </w:r>
      <w:ins w:id="123" w:author="Prof. Dr.Bernd Weber" w:date="2014-03-05T15:01:00Z">
        <w:r w:rsidR="007B4512">
          <w:t>ed</w:t>
        </w:r>
      </w:ins>
      <w:r w:rsidR="00E01C70">
        <w:t xml:space="preserve"> a much higher variance in this task</w:t>
      </w:r>
      <w:r w:rsidRPr="00C067B5">
        <w:t>.</w:t>
      </w:r>
      <w:commentRangeEnd w:id="121"/>
      <w:r w:rsidR="00934075">
        <w:rPr>
          <w:rStyle w:val="CommentReference"/>
        </w:rPr>
        <w:commentReference w:id="121"/>
      </w:r>
      <w:commentRangeEnd w:id="122"/>
      <w:r w:rsidR="007B4512">
        <w:rPr>
          <w:rStyle w:val="CommentReference"/>
        </w:rPr>
        <w:commentReference w:id="122"/>
      </w:r>
      <w:r w:rsidR="00087AEB">
        <w:t xml:space="preserve">  However, </w:t>
      </w:r>
      <w:r w:rsidR="005E72D6">
        <w:t>the absence</w:t>
      </w:r>
      <w:r w:rsidR="00087AEB">
        <w:t xml:space="preserve"> of differences in this task</w:t>
      </w:r>
      <w:r w:rsidR="003E2470">
        <w:t xml:space="preserve"> and the presence of differences in the choice task </w:t>
      </w:r>
      <w:ins w:id="124" w:author="Prof. Dr.Bernd Weber" w:date="2014-03-05T15:04:00Z">
        <w:r w:rsidR="00CE69A6">
          <w:t>underlines</w:t>
        </w:r>
      </w:ins>
      <w:r w:rsidR="003E2470">
        <w:t xml:space="preserve"> the </w:t>
      </w:r>
      <w:ins w:id="125" w:author="Prof. Dr.Bernd Weber" w:date="2014-03-05T15:05:00Z">
        <w:r w:rsidR="00CE69A6">
          <w:t>specificity of the involvement of hip</w:t>
        </w:r>
      </w:ins>
      <w:r w:rsidR="003E2470">
        <w:t xml:space="preserve">pocampal function </w:t>
      </w:r>
      <w:ins w:id="126" w:author="Prof. Dr.Bernd Weber" w:date="2014-03-05T15:05:00Z">
        <w:r w:rsidR="00CE69A6">
          <w:t>in</w:t>
        </w:r>
      </w:ins>
      <w:r w:rsidR="003E2470">
        <w:t xml:space="preserve"> preference</w:t>
      </w:r>
      <w:ins w:id="127" w:author="Prof. Dr.Bernd Weber" w:date="2014-03-05T15:05:00Z">
        <w:r w:rsidR="00CE69A6">
          <w:t xml:space="preserve"> based choices and not more general </w:t>
        </w:r>
        <w:proofErr w:type="spellStart"/>
        <w:r w:rsidR="00CE69A6">
          <w:t>attentional</w:t>
        </w:r>
        <w:proofErr w:type="spellEnd"/>
        <w:r w:rsidR="00CE69A6">
          <w:t xml:space="preserve"> effects</w:t>
        </w:r>
      </w:ins>
      <w:r w:rsidR="003E2470">
        <w:t>.</w:t>
      </w:r>
    </w:p>
    <w:p w14:paraId="0B61ACD9" w14:textId="4BD99F8E" w:rsidR="003F5F61" w:rsidRDefault="003E2470" w:rsidP="005E72D6">
      <w:r>
        <w:t>We examined if these patterns were</w:t>
      </w:r>
      <w:r w:rsidR="001D00E2">
        <w:t xml:space="preserve"> </w:t>
      </w:r>
      <w:r w:rsidR="003F5F61">
        <w:t xml:space="preserve">stable </w:t>
      </w:r>
      <w:r>
        <w:t>across the course of the experiment.</w:t>
      </w:r>
      <w:r w:rsidR="003F5F61">
        <w:t xml:space="preserve"> Although each pair of options is seen once,</w:t>
      </w:r>
      <w:r w:rsidR="001D00E2">
        <w:t xml:space="preserve"> </w:t>
      </w:r>
      <w:r w:rsidR="003F5F61">
        <w:t>prior choices involving one of the pair</w:t>
      </w:r>
      <w:r w:rsidR="001D00E2">
        <w:t>s</w:t>
      </w:r>
      <w:r w:rsidR="003F5F61">
        <w:t xml:space="preserve"> might influence subsequent choices</w:t>
      </w:r>
      <w:r>
        <w:t xml:space="preserve"> where options were previously seen</w:t>
      </w:r>
      <w:r w:rsidR="003F5F61">
        <w:t>.</w:t>
      </w:r>
      <w:r w:rsidR="001D00E2">
        <w:t xml:space="preserve"> </w:t>
      </w:r>
      <w:ins w:id="128" w:author="Prof. Dr.Bernd Weber" w:date="2014-03-05T15:02:00Z">
        <w:r w:rsidR="007B4512">
          <w:t xml:space="preserve">It </w:t>
        </w:r>
      </w:ins>
      <w:r>
        <w:t xml:space="preserve">would be </w:t>
      </w:r>
      <w:ins w:id="129" w:author="Prof. Dr.Bernd Weber" w:date="2014-03-05T15:02:00Z">
        <w:r w:rsidR="007B4512">
          <w:t xml:space="preserve">of </w:t>
        </w:r>
      </w:ins>
      <w:r>
        <w:t xml:space="preserve">particular concern if </w:t>
      </w:r>
      <w:r w:rsidR="003F5F61">
        <w:t xml:space="preserve">these effects occur differentially </w:t>
      </w:r>
      <w:r>
        <w:t xml:space="preserve">across groups. The MTL group </w:t>
      </w:r>
      <w:r w:rsidR="003F5F61">
        <w:t>might have less ability to benefit from past retrievals of an</w:t>
      </w:r>
      <w:ins w:id="130" w:author="Eric" w:date="2014-03-06T07:56:00Z">
        <w:r w:rsidR="00A141E1">
          <w:t xml:space="preserve"> option on earlier trials</w:t>
        </w:r>
      </w:ins>
      <w:r w:rsidR="003F5F61">
        <w:t xml:space="preserve">, </w:t>
      </w:r>
      <w:r>
        <w:t xml:space="preserve">producing an alternative explanation for </w:t>
      </w:r>
      <w:proofErr w:type="gramStart"/>
      <w:r>
        <w:t xml:space="preserve">the </w:t>
      </w:r>
      <w:ins w:id="131" w:author="Eric" w:date="2014-03-06T07:56:00Z">
        <w:r w:rsidR="00A141E1">
          <w:t xml:space="preserve"> observed</w:t>
        </w:r>
        <w:proofErr w:type="gramEnd"/>
        <w:r w:rsidR="00A141E1">
          <w:t xml:space="preserve"> </w:t>
        </w:r>
      </w:ins>
      <w:r>
        <w:t>differences.  We</w:t>
      </w:r>
      <w:r w:rsidR="003F5F61">
        <w:t xml:space="preserve"> examined how </w:t>
      </w:r>
      <w:proofErr w:type="spellStart"/>
      <w:r w:rsidR="000E3F2A">
        <w:t>intransitivities</w:t>
      </w:r>
      <w:proofErr w:type="spellEnd"/>
      <w:r w:rsidR="003F5F61">
        <w:t xml:space="preserve"> occurred across tim</w:t>
      </w:r>
      <w:r w:rsidR="001D00E2">
        <w:t>e</w:t>
      </w:r>
      <w:ins w:id="132" w:author="Eric" w:date="2014-03-06T07:57:00Z">
        <w:r w:rsidR="00A141E1">
          <w:t xml:space="preserve"> by </w:t>
        </w:r>
      </w:ins>
      <w:r w:rsidR="0070576D">
        <w:t>comput</w:t>
      </w:r>
      <w:ins w:id="133" w:author="Eric" w:date="2014-03-06T07:57:00Z">
        <w:r w:rsidR="00A141E1">
          <w:t>ing</w:t>
        </w:r>
      </w:ins>
      <w:r w:rsidR="0070576D">
        <w:t xml:space="preserve"> how many times a trial </w:t>
      </w:r>
      <w:r w:rsidR="005E72D6">
        <w:t>was a member of an intransitive triplet.</w:t>
      </w:r>
      <w:r w:rsidR="0070576D">
        <w:t xml:space="preserve"> This </w:t>
      </w:r>
      <w:ins w:id="134" w:author="Eric" w:date="2014-03-06T07:57:00Z">
        <w:r w:rsidR="00A141E1">
          <w:t xml:space="preserve">served as </w:t>
        </w:r>
      </w:ins>
      <w:r w:rsidR="0070576D">
        <w:t>the dependent measure in a multilevel model</w:t>
      </w:r>
      <w:r w:rsidR="005E72D6">
        <w:t xml:space="preserve">. This model contained </w:t>
      </w:r>
      <w:r w:rsidR="0070576D">
        <w:t xml:space="preserve">a random effect </w:t>
      </w:r>
      <w:r w:rsidR="005E72D6">
        <w:t xml:space="preserve">representing </w:t>
      </w:r>
      <w:r w:rsidR="0070576D">
        <w:t xml:space="preserve">individuals nested in groups and fixed effects of the centered trial number, </w:t>
      </w:r>
      <w:r w:rsidR="005E72D6">
        <w:t xml:space="preserve">its </w:t>
      </w:r>
      <w:r w:rsidR="0070576D">
        <w:t>centered quadratic term</w:t>
      </w:r>
      <w:r w:rsidR="005E72D6">
        <w:t xml:space="preserve">, </w:t>
      </w:r>
      <w:r w:rsidR="0070576D">
        <w:t xml:space="preserve">and factors indicating groups </w:t>
      </w:r>
      <w:r w:rsidR="005E72D6">
        <w:t>and their</w:t>
      </w:r>
      <w:r w:rsidR="0070576D">
        <w:t xml:space="preserve"> interactions. </w:t>
      </w:r>
      <w:proofErr w:type="spellStart"/>
      <w:r w:rsidR="005E72D6">
        <w:t>Intransitivities</w:t>
      </w:r>
      <w:proofErr w:type="spellEnd"/>
      <w:r w:rsidR="005E72D6">
        <w:t xml:space="preserve"> </w:t>
      </w:r>
      <w:proofErr w:type="gramStart"/>
      <w:r w:rsidR="005E72D6">
        <w:t xml:space="preserve">did not vary over </w:t>
      </w:r>
      <w:r w:rsidR="0070576D">
        <w:t>trial</w:t>
      </w:r>
      <w:r w:rsidR="005E72D6">
        <w:t>s</w:t>
      </w:r>
      <w:r w:rsidR="0070576D">
        <w:t xml:space="preserve"> (t = – 0.41) </w:t>
      </w:r>
      <w:ins w:id="135" w:author="Eric" w:date="2014-03-06T07:58:00Z">
        <w:r w:rsidR="00A141E1">
          <w:t>nor with</w:t>
        </w:r>
      </w:ins>
      <w:r w:rsidR="007517B9">
        <w:t xml:space="preserve"> </w:t>
      </w:r>
      <w:r w:rsidR="005E72D6">
        <w:t xml:space="preserve">the </w:t>
      </w:r>
      <w:r w:rsidR="0070576D">
        <w:t>quadratic term (t = 0.91)</w:t>
      </w:r>
      <w:r w:rsidR="005E72D6">
        <w:t>,</w:t>
      </w:r>
      <w:proofErr w:type="gramEnd"/>
      <w:r w:rsidR="005E72D6">
        <w:t xml:space="preserve"> nor were any interaction </w:t>
      </w:r>
      <w:r w:rsidR="007517B9">
        <w:t>significant</w:t>
      </w:r>
      <w:r w:rsidR="005E72D6">
        <w:t xml:space="preserve">. </w:t>
      </w:r>
    </w:p>
    <w:p w14:paraId="3D30AC37" w14:textId="77777777" w:rsidR="003F5F61" w:rsidRDefault="003E2470" w:rsidP="005E72D6">
      <w:r>
        <w:t>We also</w:t>
      </w:r>
      <w:r w:rsidR="003F5F61">
        <w:t xml:space="preserve"> examined </w:t>
      </w:r>
      <w:r>
        <w:t xml:space="preserve">response latencies </w:t>
      </w:r>
      <w:r w:rsidR="005E72D6">
        <w:t>of the</w:t>
      </w:r>
      <w:r>
        <w:t xml:space="preserve"> </w:t>
      </w:r>
      <w:r w:rsidR="005E72D6">
        <w:t>choices</w:t>
      </w:r>
      <w:r w:rsidR="003F5F61">
        <w:t>.</w:t>
      </w:r>
      <w:r w:rsidR="00A06EB4">
        <w:t xml:space="preserve"> </w:t>
      </w:r>
      <w:r w:rsidR="005E72D6">
        <w:t xml:space="preserve"> There were no significant differences between</w:t>
      </w:r>
      <w:r w:rsidR="00A06EB4">
        <w:t xml:space="preserve"> the groups (MTL = 1587 </w:t>
      </w:r>
      <w:proofErr w:type="spellStart"/>
      <w:r w:rsidR="00A06EB4">
        <w:t>msec</w:t>
      </w:r>
      <w:proofErr w:type="spellEnd"/>
      <w:r w:rsidR="00A06EB4">
        <w:t xml:space="preserve">, ETL = 1408 </w:t>
      </w:r>
      <w:proofErr w:type="spellStart"/>
      <w:r w:rsidR="00A06EB4">
        <w:t>msec</w:t>
      </w:r>
      <w:proofErr w:type="spellEnd"/>
      <w:r w:rsidR="00A06EB4">
        <w:t xml:space="preserve">, CON = 1413 </w:t>
      </w:r>
      <w:proofErr w:type="spellStart"/>
      <w:r w:rsidR="00A06EB4">
        <w:t>msec</w:t>
      </w:r>
      <w:proofErr w:type="spellEnd"/>
      <w:r w:rsidR="00A06EB4">
        <w:t xml:space="preserve">, p = </w:t>
      </w:r>
      <w:r w:rsidR="00A57E05">
        <w:t>0.12</w:t>
      </w:r>
      <w:r w:rsidR="00A06EB4">
        <w:t>)</w:t>
      </w:r>
      <w:r w:rsidR="007517B9">
        <w:t xml:space="preserve">. </w:t>
      </w:r>
      <w:r w:rsidR="005E72D6">
        <w:t>While respondents</w:t>
      </w:r>
      <w:r w:rsidR="007517B9">
        <w:t>,</w:t>
      </w:r>
      <w:r w:rsidR="005E72D6">
        <w:t xml:space="preserve"> as expected</w:t>
      </w:r>
      <w:r w:rsidR="007517B9">
        <w:t>,</w:t>
      </w:r>
      <w:r w:rsidR="00A57E05">
        <w:t xml:space="preserve"> became faster in later trials. (</w:t>
      </w:r>
      <w:proofErr w:type="gramStart"/>
      <w:r w:rsidR="00A57E05">
        <w:t>t</w:t>
      </w:r>
      <w:proofErr w:type="gramEnd"/>
      <w:r w:rsidR="00A57E05">
        <w:t xml:space="preserve"> = – 27.79)</w:t>
      </w:r>
      <w:r w:rsidR="005E72D6">
        <w:t xml:space="preserve">, there was no relationship between latency </w:t>
      </w:r>
      <w:r w:rsidR="007517B9">
        <w:t xml:space="preserve">and </w:t>
      </w:r>
      <w:r w:rsidR="00A57E05">
        <w:t xml:space="preserve">the number of </w:t>
      </w:r>
      <w:proofErr w:type="spellStart"/>
      <w:r w:rsidR="00A57E05">
        <w:t>intransitivies</w:t>
      </w:r>
      <w:proofErr w:type="spellEnd"/>
      <w:r w:rsidR="00A57E05">
        <w:t xml:space="preserve"> </w:t>
      </w:r>
      <w:r w:rsidR="00BB2FCF">
        <w:t>(p = 0.81)</w:t>
      </w:r>
      <w:r w:rsidR="005323A0">
        <w:t>.</w:t>
      </w:r>
    </w:p>
    <w:p w14:paraId="0F4B9A57" w14:textId="3731EFEB" w:rsidR="00A57E05" w:rsidRDefault="005E72D6" w:rsidP="005E72D6">
      <w:r>
        <w:lastRenderedPageBreak/>
        <w:t xml:space="preserve"> Were particular options responsible for </w:t>
      </w:r>
      <w:proofErr w:type="spellStart"/>
      <w:r>
        <w:t>intransitivies</w:t>
      </w:r>
      <w:proofErr w:type="spellEnd"/>
      <w:r>
        <w:t xml:space="preserve">? We </w:t>
      </w:r>
      <w:r w:rsidR="00336944">
        <w:t xml:space="preserve">regressed the number of times </w:t>
      </w:r>
      <w:r w:rsidR="000E3F2A">
        <w:t xml:space="preserve">each </w:t>
      </w:r>
      <w:r w:rsidR="00336944">
        <w:t xml:space="preserve">trial was involved in an </w:t>
      </w:r>
      <w:r w:rsidR="00F66774">
        <w:t>intransitive</w:t>
      </w:r>
      <w:r w:rsidR="000E3F2A">
        <w:t xml:space="preserve"> choice onto indicator variable representing the identify </w:t>
      </w:r>
      <w:ins w:id="136" w:author="Eric" w:date="2014-03-06T07:59:00Z">
        <w:r w:rsidR="00A141E1">
          <w:t>of each</w:t>
        </w:r>
      </w:ins>
      <w:r w:rsidR="00336944">
        <w:t xml:space="preserve"> chocolate bar as well</w:t>
      </w:r>
      <w:r w:rsidR="000E3F2A">
        <w:t xml:space="preserve"> a factor representing group</w:t>
      </w:r>
      <w:proofErr w:type="gramStart"/>
      <w:r w:rsidR="000E3F2A">
        <w:t>.</w:t>
      </w:r>
      <w:r w:rsidR="00336944">
        <w:t>.</w:t>
      </w:r>
      <w:proofErr w:type="gramEnd"/>
      <w:r w:rsidR="00336944">
        <w:t xml:space="preserve"> </w:t>
      </w:r>
      <w:r w:rsidR="000E3F2A">
        <w:t xml:space="preserve">None of these variables </w:t>
      </w:r>
      <w:ins w:id="137" w:author="Eric" w:date="2014-03-06T07:59:00Z">
        <w:r w:rsidR="00A141E1">
          <w:t>survived a</w:t>
        </w:r>
      </w:ins>
      <w:r w:rsidR="000E3F2A">
        <w:t xml:space="preserve"> p</w:t>
      </w:r>
      <w:r w:rsidR="008928A3">
        <w:t>ost-hoc test</w:t>
      </w:r>
      <w:r w:rsidR="000E3F2A">
        <w:t xml:space="preserve"> of significance</w:t>
      </w:r>
      <w:proofErr w:type="gramStart"/>
      <w:r w:rsidR="000E3F2A">
        <w:t>.</w:t>
      </w:r>
      <w:r w:rsidR="008928A3">
        <w:t>.</w:t>
      </w:r>
      <w:proofErr w:type="gramEnd"/>
      <w:r w:rsidR="008928A3">
        <w:t xml:space="preserve"> </w:t>
      </w:r>
    </w:p>
    <w:p w14:paraId="626CC5B5" w14:textId="77777777" w:rsidR="0062772B" w:rsidRPr="00141EAB" w:rsidRDefault="00141EAB" w:rsidP="005E72D6">
      <w:pPr>
        <w:pStyle w:val="Heading1"/>
      </w:pPr>
      <w:r>
        <w:t>Discussion</w:t>
      </w:r>
    </w:p>
    <w:p w14:paraId="01E9A340" w14:textId="4E443D6E" w:rsidR="006F260E" w:rsidRDefault="006B5029" w:rsidP="007F471C">
      <w:r>
        <w:t xml:space="preserve">There is increasing interest in how value representations are constructed.   In this paper we demonstrate that hippocampal lesions are associated with </w:t>
      </w:r>
      <w:r w:rsidR="00F66774">
        <w:t>intransitive</w:t>
      </w:r>
      <w:r>
        <w:t xml:space="preserve"> preferences and that the degree of </w:t>
      </w:r>
      <w:r w:rsidR="00F66774">
        <w:t>intransitivity</w:t>
      </w:r>
      <w:r>
        <w:t xml:space="preserve"> is related to severity of the damage to the hippocampus.   A control task </w:t>
      </w:r>
      <w:ins w:id="138" w:author="Prof. Dr.Bernd Weber" w:date="2014-03-05T15:08:00Z">
        <w:r w:rsidR="00CE69A6">
          <w:t xml:space="preserve">not involving </w:t>
        </w:r>
        <w:proofErr w:type="gramStart"/>
        <w:r w:rsidR="00CE69A6">
          <w:t>preference based</w:t>
        </w:r>
        <w:proofErr w:type="gramEnd"/>
        <w:r w:rsidR="00CE69A6">
          <w:t xml:space="preserve"> choices </w:t>
        </w:r>
      </w:ins>
      <w:r>
        <w:t>does not show these effects, nor do respondents who have lesions outside of the temporal lobe</w:t>
      </w:r>
      <w:ins w:id="139" w:author="Prof. Dr.Bernd Weber" w:date="2014-03-05T15:08:00Z">
        <w:r w:rsidR="00CE69A6">
          <w:t>.</w:t>
        </w:r>
      </w:ins>
      <w:r>
        <w:t xml:space="preserve">  These results implicate the </w:t>
      </w:r>
      <w:r w:rsidR="006F260E">
        <w:t>hippocampal</w:t>
      </w:r>
      <w:r>
        <w:t xml:space="preserve"> areas in preference construction and produce results that are </w:t>
      </w:r>
      <w:r w:rsidR="0062772B">
        <w:t xml:space="preserve">strikingly similar </w:t>
      </w:r>
      <w:r w:rsidR="006F260E">
        <w:t>t</w:t>
      </w:r>
      <w:r>
        <w:t xml:space="preserve">o those </w:t>
      </w:r>
      <w:r w:rsidR="0062772B">
        <w:t>observed in VMPFC patients</w:t>
      </w:r>
      <w:r w:rsidR="006F260E">
        <w:t xml:space="preserve">.  </w:t>
      </w:r>
      <w:r w:rsidR="0062772B">
        <w:t xml:space="preserve">    </w:t>
      </w:r>
    </w:p>
    <w:p w14:paraId="7B287057" w14:textId="44E9834F" w:rsidR="00141EAB" w:rsidRDefault="006F260E" w:rsidP="007F471C">
      <w:r>
        <w:t xml:space="preserve">What </w:t>
      </w:r>
      <w:r w:rsidR="00F66774">
        <w:t>is the relationship</w:t>
      </w:r>
      <w:r>
        <w:t xml:space="preserve"> between these results?  One initial idea is impressions and memories stored in the hippocampus are inputs to value calculation occurring </w:t>
      </w:r>
      <w:commentRangeStart w:id="140"/>
      <w:r>
        <w:t>elsewhere</w:t>
      </w:r>
      <w:commentRangeEnd w:id="140"/>
      <w:r>
        <w:rPr>
          <w:rStyle w:val="CommentReference"/>
        </w:rPr>
        <w:commentReference w:id="140"/>
      </w:r>
      <w:ins w:id="141" w:author="Ayse Zeynep Enkavi" w:date="2014-03-06T18:48:00Z">
        <w:r w:rsidR="00665890">
          <w:t xml:space="preserve"> </w:t>
        </w:r>
        <w:r w:rsidR="00665890">
          <w:fldChar w:fldCharType="begin" w:fldLock="1"/>
        </w:r>
      </w:ins>
      <w:r w:rsidR="00117279">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ins w:id="142" w:author="Ayse Zeynep Enkavi" w:date="2014-03-06T18:48:00Z">
        <w:r w:rsidR="00665890">
          <w:fldChar w:fldCharType="end"/>
        </w:r>
      </w:ins>
      <w:r>
        <w:t>.</w:t>
      </w:r>
      <w:ins w:id="143" w:author="Prof. Dr.Bernd Weber" w:date="2014-03-05T15:15:00Z">
        <w:r w:rsidR="00A444F4">
          <w:t xml:space="preserve">The hippocampus is </w:t>
        </w:r>
      </w:ins>
      <w:ins w:id="144" w:author="Prof. Dr.Bernd Weber" w:date="2014-03-05T15:29:00Z">
        <w:r w:rsidR="00A444F4">
          <w:t>one of th</w:t>
        </w:r>
        <w:r w:rsidR="00597417">
          <w:t xml:space="preserve">e most highly interconnected </w:t>
        </w:r>
      </w:ins>
      <w:ins w:id="145" w:author="Prof. Dr.Bernd Weber" w:date="2014-03-05T15:15:00Z">
        <w:r w:rsidR="00A444F4">
          <w:t>brain areas</w:t>
        </w:r>
      </w:ins>
      <w:ins w:id="146" w:author="Prof. Dr.Bernd Weber" w:date="2014-03-05T23:17:00Z">
        <w:r w:rsidR="002F5436">
          <w:t xml:space="preserve">, including </w:t>
        </w:r>
      </w:ins>
      <w:ins w:id="147" w:author="Prof. Dr.Bernd Weber" w:date="2014-03-05T23:48:00Z">
        <w:r w:rsidR="009E36B1">
          <w:t>a direct mon</w:t>
        </w:r>
      </w:ins>
      <w:ins w:id="148" w:author="Prof. Dr.Bernd Weber" w:date="2014-03-05T23:49:00Z">
        <w:r w:rsidR="009E36B1">
          <w:t xml:space="preserve">osynaptic </w:t>
        </w:r>
      </w:ins>
      <w:ins w:id="149" w:author="Prof. Dr.Bernd Weber" w:date="2014-03-05T23:17:00Z">
        <w:r w:rsidR="002F5436">
          <w:t>connection to the prefrontal cortex</w:t>
        </w:r>
      </w:ins>
      <w:ins w:id="150" w:author="Prof. Dr.Bernd Weber" w:date="2014-03-05T15:29:00Z">
        <w:r w:rsidR="00597417">
          <w:t xml:space="preserve"> </w:t>
        </w:r>
      </w:ins>
      <w:ins w:id="151" w:author="Ayse Zeynep Enkavi" w:date="2014-03-06T18:49:00Z">
        <w:r w:rsidR="00665890">
          <w:fldChar w:fldCharType="begin" w:fldLock="1"/>
        </w:r>
      </w:ins>
      <w:r w:rsidR="00117279">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ins w:id="152" w:author="Ayse Zeynep Enkavi" w:date="2014-03-06T18:49:00Z">
        <w:r w:rsidR="00665890">
          <w:fldChar w:fldCharType="end"/>
        </w:r>
      </w:ins>
      <w:ins w:id="153" w:author="Prof. Dr.Bernd Weber" w:date="2014-03-05T15:15:00Z">
        <w:r w:rsidR="00A444F4">
          <w:t>.</w:t>
        </w:r>
      </w:ins>
      <w:r>
        <w:t xml:space="preserve"> </w:t>
      </w:r>
      <w:ins w:id="154" w:author="Ayse Zeynep Enkavi" w:date="2014-03-06T18:49:00Z">
        <w:r w:rsidR="00665890">
          <w:fldChar w:fldCharType="begin" w:fldLock="1"/>
        </w:r>
      </w:ins>
      <w:r w:rsidR="00117279">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ins w:id="155" w:author="Ayse Zeynep Enkavi" w:date="2014-03-06T18:49:00Z">
        <w:r w:rsidR="00665890">
          <w:rPr>
            <w:noProof/>
          </w:rPr>
          <w:t>and</w:t>
        </w:r>
      </w:ins>
      <w:r w:rsidR="00665890" w:rsidRPr="00665890">
        <w:rPr>
          <w:noProof/>
        </w:rPr>
        <w:t xml:space="preserve"> Ritchey </w:t>
      </w:r>
      <w:ins w:id="156" w:author="Ayse Zeynep Enkavi" w:date="2014-03-06T18:49:00Z">
        <w:r w:rsidR="00665890">
          <w:rPr>
            <w:noProof/>
          </w:rPr>
          <w:t>(</w:t>
        </w:r>
      </w:ins>
      <w:r w:rsidR="00665890" w:rsidRPr="00665890">
        <w:rPr>
          <w:noProof/>
        </w:rPr>
        <w:t>2012)</w:t>
      </w:r>
      <w:ins w:id="157" w:author="Ayse Zeynep Enkavi" w:date="2014-03-06T18:49:00Z">
        <w:r w:rsidR="00665890">
          <w:fldChar w:fldCharType="end"/>
        </w:r>
      </w:ins>
      <w:ins w:id="158" w:author="Prof. Dr.Bernd Weber" w:date="2014-03-05T15:55:00Z">
        <w:r w:rsidR="007438F3">
          <w:t xml:space="preserve"> proposed a distinction </w:t>
        </w:r>
      </w:ins>
      <w:ins w:id="159" w:author="Prof. Dr.Bernd Weber" w:date="2014-03-05T15:56:00Z">
        <w:r w:rsidR="007438F3">
          <w:t xml:space="preserve">of the MTL into two systems for memory guided behavior: the anterior </w:t>
        </w:r>
      </w:ins>
      <w:ins w:id="160" w:author="Prof. Dr.Bernd Weber" w:date="2014-03-05T15:57:00Z">
        <w:r w:rsidR="007438F3">
          <w:t xml:space="preserve">(AT) </w:t>
        </w:r>
      </w:ins>
      <w:ins w:id="161" w:author="Prof. Dr.Bernd Weber" w:date="2014-03-05T15:56:00Z">
        <w:r w:rsidR="007438F3">
          <w:t>and posterior-me</w:t>
        </w:r>
      </w:ins>
      <w:ins w:id="162" w:author="Prof. Dr.Bernd Weber" w:date="2014-03-05T15:57:00Z">
        <w:r w:rsidR="007438F3">
          <w:t>dial (PM) system. The AT</w:t>
        </w:r>
      </w:ins>
      <w:ins w:id="163" w:author="Prof. Dr.Bernd Weber" w:date="2014-03-05T15:59:00Z">
        <w:r w:rsidR="007438F3">
          <w:t xml:space="preserve">, which is comprised of the </w:t>
        </w:r>
      </w:ins>
      <w:proofErr w:type="spellStart"/>
      <w:ins w:id="164" w:author="Prof. Dr.Bernd Weber" w:date="2014-03-05T16:04:00Z">
        <w:r w:rsidR="002D0517">
          <w:t>peri</w:t>
        </w:r>
      </w:ins>
      <w:ins w:id="165" w:author="Prof. Dr.Bernd Weber" w:date="2014-03-05T16:05:00Z">
        <w:r w:rsidR="002D0517">
          <w:t>-</w:t>
        </w:r>
      </w:ins>
      <w:ins w:id="166" w:author="Prof. Dr.Bernd Weber" w:date="2014-03-05T16:04:00Z">
        <w:r w:rsidR="002D0517">
          <w:t>rhinal</w:t>
        </w:r>
        <w:proofErr w:type="spellEnd"/>
        <w:r w:rsidR="002D0517">
          <w:t xml:space="preserve"> cortex and anterior parts of the hippocampus </w:t>
        </w:r>
      </w:ins>
      <w:ins w:id="167" w:author="Prof. Dr.Bernd Weber" w:date="2014-03-05T16:05:00Z">
        <w:r w:rsidR="002D0517">
          <w:t xml:space="preserve">and amygdala </w:t>
        </w:r>
      </w:ins>
      <w:ins w:id="168" w:author="Prof. Dr.Bernd Weber" w:date="2014-03-05T15:57:00Z">
        <w:r w:rsidR="002D0517">
          <w:t xml:space="preserve">has strong interconnections </w:t>
        </w:r>
      </w:ins>
      <w:ins w:id="169" w:author="Prof. Dr.Bernd Weber" w:date="2014-03-05T16:04:00Z">
        <w:r w:rsidR="002D0517">
          <w:t>with</w:t>
        </w:r>
      </w:ins>
      <w:ins w:id="170" w:author="Prof. Dr.Bernd Weber" w:date="2014-03-05T15:57:00Z">
        <w:r w:rsidR="007438F3">
          <w:t xml:space="preserve"> the frontal cortex</w:t>
        </w:r>
      </w:ins>
      <w:ins w:id="171" w:author="Prof. Dr.Bernd Weber" w:date="2014-03-05T16:05:00Z">
        <w:r w:rsidR="002D0517">
          <w:t xml:space="preserve"> and argued to be involved in familiar</w:t>
        </w:r>
      </w:ins>
      <w:ins w:id="172" w:author="Prof. Dr.Bernd Weber" w:date="2014-03-05T16:06:00Z">
        <w:r w:rsidR="002D0517">
          <w:t>i</w:t>
        </w:r>
      </w:ins>
      <w:ins w:id="173" w:author="Prof. Dr.Bernd Weber" w:date="2014-03-05T16:05:00Z">
        <w:r w:rsidR="002D0517">
          <w:t>ty based cognition</w:t>
        </w:r>
      </w:ins>
      <w:ins w:id="174" w:author="Prof. Dr.Bernd Weber" w:date="2014-03-05T16:06:00Z">
        <w:r w:rsidR="002D0517">
          <w:t>, social behavior and saliency</w:t>
        </w:r>
      </w:ins>
      <w:ins w:id="175" w:author="Prof. Dr.Bernd Weber" w:date="2014-03-05T15:57:00Z">
        <w:r w:rsidR="007438F3">
          <w:t xml:space="preserve">. </w:t>
        </w:r>
      </w:ins>
      <w:ins w:id="176" w:author="Prof. Dr.Bernd Weber" w:date="2014-03-05T16:07:00Z">
        <w:r w:rsidR="002D0517">
          <w:t xml:space="preserve"> The authors state “the AT system could facilitate the construction of knowledge about people, so that past experiences can be used to inform inferences about the personality and intentions of others, irrespective of their </w:t>
        </w:r>
        <w:proofErr w:type="spellStart"/>
        <w:r w:rsidR="002D0517">
          <w:t>behaviour</w:t>
        </w:r>
        <w:proofErr w:type="spellEnd"/>
        <w:r w:rsidR="002D0517">
          <w:t xml:space="preserve"> in a particular context”. </w:t>
        </w:r>
      </w:ins>
      <w:ins w:id="177" w:author="Prof. Dr.Bernd Weber" w:date="2014-03-05T16:08:00Z">
        <w:r w:rsidR="002D0517">
          <w:t xml:space="preserve">Our data suggests that this connection to the </w:t>
        </w:r>
      </w:ins>
      <w:ins w:id="178" w:author="Prof. Dr.Bernd Weber" w:date="2014-03-05T16:09:00Z">
        <w:r w:rsidR="002D0517">
          <w:t>ventromedial pre</w:t>
        </w:r>
      </w:ins>
      <w:ins w:id="179" w:author="Prof. Dr.Bernd Weber" w:date="2014-03-05T16:08:00Z">
        <w:r w:rsidR="002D0517">
          <w:t xml:space="preserve">frontal </w:t>
        </w:r>
        <w:r w:rsidR="002D0517">
          <w:lastRenderedPageBreak/>
          <w:t xml:space="preserve">cortex may also serve the construction of preferences. </w:t>
        </w:r>
      </w:ins>
      <w:r>
        <w:t xml:space="preserve">This is </w:t>
      </w:r>
      <w:r w:rsidR="00F66774">
        <w:t>supported by</w:t>
      </w:r>
      <w:r>
        <w:t xml:space="preserve"> the results of </w:t>
      </w:r>
      <w:r w:rsidR="0062772B">
        <w:t xml:space="preserve">Fellows </w:t>
      </w:r>
      <w:ins w:id="180" w:author="Ayse Zeynep Enkavi" w:date="2014-03-06T18:50:00Z">
        <w:r w:rsidR="00665890">
          <w:fldChar w:fldCharType="begin" w:fldLock="1"/>
        </w:r>
      </w:ins>
      <w:r w:rsidR="00117279">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previouslyFormattedCitation" : "(Fellows, 2006)" }, "properties" : { "noteIndex" : 0 }, "schema" : "https://github.com/citation-style-language/schema/raw/master/csl-citation.json" }</w:instrText>
      </w:r>
      <w:r w:rsidR="00665890">
        <w:fldChar w:fldCharType="separate"/>
      </w:r>
      <w:r w:rsidR="00665890" w:rsidRPr="00665890">
        <w:rPr>
          <w:noProof/>
        </w:rPr>
        <w:t>(Fellows, 2006)</w:t>
      </w:r>
      <w:ins w:id="181" w:author="Ayse Zeynep Enkavi" w:date="2014-03-06T18:50:00Z">
        <w:r w:rsidR="00665890">
          <w:fldChar w:fldCharType="end"/>
        </w:r>
      </w:ins>
      <w:r w:rsidR="00993D2D">
        <w:t xml:space="preserve"> </w:t>
      </w:r>
      <w:ins w:id="182" w:author="Prof. Dr.Bernd Weber" w:date="2014-03-05T23:54:00Z">
        <w:r w:rsidR="002E6C7A">
          <w:t xml:space="preserve">who </w:t>
        </w:r>
      </w:ins>
      <w:r w:rsidR="00993D2D">
        <w:t xml:space="preserve">has demonstrated that VMPFC </w:t>
      </w:r>
      <w:proofErr w:type="spellStart"/>
      <w:r w:rsidR="00993D2D">
        <w:t>lesioned</w:t>
      </w:r>
      <w:proofErr w:type="spellEnd"/>
      <w:r w:rsidR="00993D2D">
        <w:t xml:space="preserve"> patients show difference</w:t>
      </w:r>
      <w:ins w:id="183" w:author="Prof. Dr.Bernd Weber" w:date="2014-03-05T23:54:00Z">
        <w:r w:rsidR="002E6C7A">
          <w:t>s</w:t>
        </w:r>
      </w:ins>
      <w:r w:rsidR="00993D2D">
        <w:t xml:space="preserve"> in external information search that could be attributed to diminished planning capacity.  </w:t>
      </w:r>
      <w:r>
        <w:t xml:space="preserve">Perhaps retrieval of experiences from memory is also inhibited in VMPFC patients but this </w:t>
      </w:r>
      <w:r w:rsidR="00993D2D">
        <w:t>is an interesting topic of further research.</w:t>
      </w:r>
    </w:p>
    <w:p w14:paraId="596AAC3F" w14:textId="5176504E" w:rsidR="006F260E" w:rsidRDefault="00141EAB" w:rsidP="007F471C">
      <w:r w:rsidRPr="00141EAB">
        <w:t xml:space="preserve">What is the status of the </w:t>
      </w:r>
      <w:proofErr w:type="spellStart"/>
      <w:r w:rsidR="00F66774" w:rsidRPr="00141EAB">
        <w:t>intransitivities</w:t>
      </w:r>
      <w:proofErr w:type="spellEnd"/>
      <w:r w:rsidRPr="00141EAB">
        <w:t xml:space="preserve"> that we observe?   Much research has used the existence of particular intransitive preferences as evidence of particular alternatives to value maximization </w:t>
      </w:r>
      <w:ins w:id="184" w:author="Ayse Zeynep Enkavi" w:date="2014-03-06T18:50:00Z">
        <w:r w:rsidR="00665890">
          <w:fldChar w:fldCharType="begin" w:fldLock="1"/>
        </w:r>
      </w:ins>
      <w:r w:rsidR="00117279">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ins w:id="185" w:author="Ayse Zeynep Enkavi" w:date="2014-03-06T18:50:00Z">
        <w:r w:rsidR="00665890">
          <w:fldChar w:fldCharType="end"/>
        </w:r>
      </w:ins>
      <w:r w:rsidRPr="00141EAB">
        <w:t xml:space="preserve">, but </w:t>
      </w:r>
      <w:r w:rsidR="006F260E" w:rsidRPr="00141EAB">
        <w:t>those demonstrations</w:t>
      </w:r>
      <w:r w:rsidRPr="00141EAB">
        <w:t xml:space="preserve"> have been criticized </w:t>
      </w:r>
      <w:commentRangeStart w:id="186"/>
      <w:r w:rsidRPr="00141EAB">
        <w:t>(</w:t>
      </w:r>
      <w:proofErr w:type="spellStart"/>
      <w:r w:rsidRPr="00141EAB">
        <w:t>Regenwetter</w:t>
      </w:r>
      <w:proofErr w:type="spellEnd"/>
      <w:r w:rsidRPr="00141EAB">
        <w:t>)</w:t>
      </w:r>
      <w:r w:rsidR="006F260E">
        <w:t xml:space="preserve"> </w:t>
      </w:r>
      <w:commentRangeEnd w:id="186"/>
      <w:r w:rsidR="00117279">
        <w:rPr>
          <w:rStyle w:val="CommentReference"/>
        </w:rPr>
        <w:commentReference w:id="186"/>
      </w:r>
      <w:r w:rsidR="006F260E">
        <w:t>potentially being due to changing preferences and indifference</w:t>
      </w:r>
      <w:r w:rsidRPr="00141EAB">
        <w:t xml:space="preserve">.  In our work, we use </w:t>
      </w:r>
      <w:proofErr w:type="spellStart"/>
      <w:r w:rsidR="006F260E" w:rsidRPr="00141EAB">
        <w:t>intransitivities</w:t>
      </w:r>
      <w:proofErr w:type="spellEnd"/>
      <w:r w:rsidRPr="00141EAB">
        <w:t xml:space="preserve"> in a simp</w:t>
      </w:r>
      <w:ins w:id="187" w:author="Prof. Dr.Bernd Weber" w:date="2014-03-05T16:10:00Z">
        <w:r w:rsidR="00EE735F">
          <w:t>l</w:t>
        </w:r>
      </w:ins>
      <w:r w:rsidRPr="00141EAB">
        <w:t xml:space="preserve">er way, as evidence that a stable </w:t>
      </w:r>
      <w:r w:rsidR="00F66774">
        <w:t>preference</w:t>
      </w:r>
      <w:r w:rsidR="006F260E" w:rsidRPr="00141EAB">
        <w:t xml:space="preserve"> </w:t>
      </w:r>
      <w:r w:rsidRPr="00141EAB">
        <w:t xml:space="preserve">is less strong in those whose </w:t>
      </w:r>
      <w:ins w:id="188" w:author="Prof. Dr.Bernd Weber" w:date="2014-03-05T23:55:00Z">
        <w:r w:rsidR="002E6C7A">
          <w:t>MTL</w:t>
        </w:r>
        <w:r w:rsidR="002E6C7A" w:rsidRPr="00141EAB">
          <w:t xml:space="preserve"> </w:t>
        </w:r>
      </w:ins>
      <w:r w:rsidRPr="00141EAB">
        <w:t xml:space="preserve">regions have been impaired, that and the degree of that weakness is a function of the degree of damage.   </w:t>
      </w:r>
    </w:p>
    <w:p w14:paraId="6C5EDA5B" w14:textId="5E6075DA" w:rsidR="00141EAB" w:rsidRPr="00141EAB" w:rsidRDefault="006F260E" w:rsidP="007F471C">
      <w:r>
        <w:t>Because t</w:t>
      </w:r>
      <w:r w:rsidR="00141EAB" w:rsidRPr="00141EAB">
        <w:t xml:space="preserve">his work parallels similar work implicating the VMPFC in value representation, </w:t>
      </w:r>
      <w:r>
        <w:t>it</w:t>
      </w:r>
      <w:r w:rsidRPr="00141EAB">
        <w:t xml:space="preserve"> </w:t>
      </w:r>
      <w:r w:rsidR="00141EAB" w:rsidRPr="00141EAB">
        <w:t xml:space="preserve">suggests a critical role for the </w:t>
      </w:r>
      <w:r w:rsidRPr="00141EAB">
        <w:t>hi</w:t>
      </w:r>
      <w:r>
        <w:t>p</w:t>
      </w:r>
      <w:r w:rsidRPr="00141EAB">
        <w:t>pocampus</w:t>
      </w:r>
      <w:r w:rsidR="00141EAB" w:rsidRPr="00141EAB">
        <w:t xml:space="preserve"> as the carrier of critical components needed to construct those values.</w:t>
      </w:r>
      <w:r>
        <w:t xml:space="preserve">  We would argue that most decision require the construction of value based upon past experience:  Even an experienced option, like a favorite dish in a familiar restaurant</w:t>
      </w:r>
      <w:r w:rsidR="00802EAC">
        <w:t xml:space="preserve"> requires us </w:t>
      </w:r>
      <w:proofErr w:type="gramStart"/>
      <w:r w:rsidR="00802EAC">
        <w:t xml:space="preserve">to </w:t>
      </w:r>
      <w:ins w:id="189" w:author="Eric" w:date="2014-03-06T08:01:00Z">
        <w:r w:rsidR="00A141E1">
          <w:t xml:space="preserve"> compare</w:t>
        </w:r>
        <w:proofErr w:type="gramEnd"/>
        <w:r w:rsidR="00A141E1">
          <w:t xml:space="preserve"> that option to</w:t>
        </w:r>
      </w:ins>
      <w:r w:rsidR="00802EAC">
        <w:t xml:space="preserve"> specials that are newly available and</w:t>
      </w:r>
      <w:ins w:id="190" w:author="Eric" w:date="2014-03-06T08:01:00Z">
        <w:r w:rsidR="00A141E1">
          <w:t xml:space="preserve"> to consider our</w:t>
        </w:r>
      </w:ins>
      <w:r w:rsidR="00802EAC">
        <w:t xml:space="preserve"> the last experience with </w:t>
      </w:r>
      <w:ins w:id="191" w:author="Eric" w:date="2014-03-06T08:01:00Z">
        <w:r w:rsidR="00A141E1">
          <w:t xml:space="preserve">our favorite  </w:t>
        </w:r>
      </w:ins>
      <w:r w:rsidR="00802EAC">
        <w:t>option.  Thus it is likely that memory will have a large role in our growing understanding of how the brain calculates value.</w:t>
      </w:r>
    </w:p>
    <w:p w14:paraId="0DEBBD5D" w14:textId="77777777" w:rsidR="006939FB" w:rsidRDefault="006939FB" w:rsidP="007F471C"/>
    <w:p w14:paraId="27CC4645" w14:textId="77777777" w:rsidR="006939FB" w:rsidRPr="00BE2348" w:rsidRDefault="006939FB" w:rsidP="005E72D6">
      <w:pPr>
        <w:pStyle w:val="Heading1"/>
        <w:rPr>
          <w:lang w:val="de-DE"/>
        </w:rPr>
      </w:pPr>
      <w:r w:rsidRPr="00BE2348">
        <w:rPr>
          <w:lang w:val="de-DE"/>
        </w:rPr>
        <w:t>References</w:t>
      </w:r>
    </w:p>
    <w:p w14:paraId="00D15FF5" w14:textId="4586BD70" w:rsidR="00117279" w:rsidRPr="00117279" w:rsidRDefault="00117279">
      <w:pPr>
        <w:pStyle w:val="NormalWeb"/>
        <w:ind w:left="480" w:hanging="480"/>
        <w:divId w:val="1123228224"/>
        <w:rPr>
          <w:rFonts w:ascii="Times New Roman" w:hAnsi="Times New Roman"/>
          <w:noProof/>
          <w:sz w:val="24"/>
        </w:rPr>
      </w:pPr>
      <w:ins w:id="192" w:author="Ayse Zeynep Enkavi" w:date="2014-03-06T18:53:00Z">
        <w:r>
          <w:rPr>
            <w:shd w:val="clear" w:color="auto" w:fill="EFF3F8"/>
          </w:rPr>
          <w:fldChar w:fldCharType="begin" w:fldLock="1"/>
        </w:r>
        <w:r>
          <w:rPr>
            <w:shd w:val="clear" w:color="auto" w:fill="EFF3F8"/>
          </w:rPr>
          <w:instrText xml:space="preserve">ADDIN Mendeley Bibliography CSL_BIBLIOGRAPHY </w:instrText>
        </w:r>
      </w:ins>
      <w:r>
        <w:rPr>
          <w:shd w:val="clear" w:color="auto" w:fill="EFF3F8"/>
        </w:rPr>
        <w:fldChar w:fldCharType="separate"/>
      </w:r>
      <w:r w:rsidRPr="00117279">
        <w:rPr>
          <w:rFonts w:ascii="Times New Roman" w:hAnsi="Times New Roman"/>
          <w:noProof/>
          <w:sz w:val="24"/>
        </w:rPr>
        <w:t xml:space="preserve">Barron, H. C., Dolan, R. J., &amp; Behrens, T. E. J. (2013). Online evaluation of novel choices by simultaneous representation of multiple memories. </w:t>
      </w:r>
      <w:r w:rsidRPr="00117279">
        <w:rPr>
          <w:rFonts w:ascii="Times New Roman" w:hAnsi="Times New Roman"/>
          <w:i/>
          <w:iCs/>
          <w:noProof/>
          <w:sz w:val="24"/>
        </w:rPr>
        <w:t>Nature Neuroscience</w:t>
      </w:r>
      <w:r w:rsidRPr="00117279">
        <w:rPr>
          <w:rFonts w:ascii="Times New Roman" w:hAnsi="Times New Roman"/>
          <w:noProof/>
          <w:sz w:val="24"/>
        </w:rPr>
        <w:t xml:space="preserve">, </w:t>
      </w:r>
      <w:r w:rsidRPr="00117279">
        <w:rPr>
          <w:rFonts w:ascii="Times New Roman" w:hAnsi="Times New Roman"/>
          <w:i/>
          <w:iCs/>
          <w:noProof/>
          <w:sz w:val="24"/>
        </w:rPr>
        <w:t>16</w:t>
      </w:r>
      <w:r w:rsidRPr="00117279">
        <w:rPr>
          <w:rFonts w:ascii="Times New Roman" w:hAnsi="Times New Roman"/>
          <w:noProof/>
          <w:sz w:val="24"/>
        </w:rPr>
        <w:t>(10), 1492–8. doi:10.1038/nn.3515</w:t>
      </w:r>
    </w:p>
    <w:p w14:paraId="7B5AE5FC"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Benoit, R. G., Gilbert, S. J., &amp; Burgess, P. W. (2011). A neural mechanism mediating the impact of episodic prospection on farsighted decisions. </w:t>
      </w:r>
      <w:r w:rsidRPr="00117279">
        <w:rPr>
          <w:rFonts w:ascii="Times New Roman" w:hAnsi="Times New Roman"/>
          <w:i/>
          <w:iCs/>
          <w:noProof/>
          <w:sz w:val="24"/>
        </w:rPr>
        <w:t xml:space="preserve">The Journal of Neuroscience : </w:t>
      </w:r>
      <w:r w:rsidRPr="00117279">
        <w:rPr>
          <w:rFonts w:ascii="Times New Roman" w:hAnsi="Times New Roman"/>
          <w:i/>
          <w:iCs/>
          <w:noProof/>
          <w:sz w:val="24"/>
        </w:rPr>
        <w:lastRenderedPageBreak/>
        <w:t>The Official Journal of the Society for Neuroscience</w:t>
      </w:r>
      <w:r w:rsidRPr="00117279">
        <w:rPr>
          <w:rFonts w:ascii="Times New Roman" w:hAnsi="Times New Roman"/>
          <w:noProof/>
          <w:sz w:val="24"/>
        </w:rPr>
        <w:t xml:space="preserve">, </w:t>
      </w:r>
      <w:r w:rsidRPr="00117279">
        <w:rPr>
          <w:rFonts w:ascii="Times New Roman" w:hAnsi="Times New Roman"/>
          <w:i/>
          <w:iCs/>
          <w:noProof/>
          <w:sz w:val="24"/>
        </w:rPr>
        <w:t>31</w:t>
      </w:r>
      <w:r w:rsidRPr="00117279">
        <w:rPr>
          <w:rFonts w:ascii="Times New Roman" w:hAnsi="Times New Roman"/>
          <w:noProof/>
          <w:sz w:val="24"/>
        </w:rPr>
        <w:t>(18), 6771–9. doi:10.1523/JNEUROSCI.6559-10.2011</w:t>
      </w:r>
    </w:p>
    <w:p w14:paraId="6935E649"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Birnbaum, M. H., &amp; Gutierrez, R. J. (2007). Testing for intransitivity of preferences predicted by a lexicographic semi-order. </w:t>
      </w:r>
      <w:r w:rsidRPr="00117279">
        <w:rPr>
          <w:rFonts w:ascii="Times New Roman" w:hAnsi="Times New Roman"/>
          <w:i/>
          <w:iCs/>
          <w:noProof/>
          <w:sz w:val="24"/>
        </w:rPr>
        <w:t>Organizational Behavior and Human Decision Processes</w:t>
      </w:r>
      <w:r w:rsidRPr="00117279">
        <w:rPr>
          <w:rFonts w:ascii="Times New Roman" w:hAnsi="Times New Roman"/>
          <w:noProof/>
          <w:sz w:val="24"/>
        </w:rPr>
        <w:t xml:space="preserve">, </w:t>
      </w:r>
      <w:r w:rsidRPr="00117279">
        <w:rPr>
          <w:rFonts w:ascii="Times New Roman" w:hAnsi="Times New Roman"/>
          <w:i/>
          <w:iCs/>
          <w:noProof/>
          <w:sz w:val="24"/>
        </w:rPr>
        <w:t>104</w:t>
      </w:r>
      <w:r w:rsidRPr="00117279">
        <w:rPr>
          <w:rFonts w:ascii="Times New Roman" w:hAnsi="Times New Roman"/>
          <w:noProof/>
          <w:sz w:val="24"/>
        </w:rPr>
        <w:t>(1), 96–112. doi:10.1016/j.obhdp.2007.02.001</w:t>
      </w:r>
    </w:p>
    <w:p w14:paraId="53D07FEB"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Camille, N., Griffiths, C. a, Vo, K., Fellows, L. K., &amp; Kable, J. W. (2011). Ventromedial frontal lobe damage disrupts value maximization in humans. </w:t>
      </w:r>
      <w:r w:rsidRPr="00117279">
        <w:rPr>
          <w:rFonts w:ascii="Times New Roman" w:hAnsi="Times New Roman"/>
          <w:i/>
          <w:iCs/>
          <w:noProof/>
          <w:sz w:val="24"/>
        </w:rPr>
        <w:t>The Journal of Neuroscience : The Official Journal of the Society for Neuroscience</w:t>
      </w:r>
      <w:r w:rsidRPr="00117279">
        <w:rPr>
          <w:rFonts w:ascii="Times New Roman" w:hAnsi="Times New Roman"/>
          <w:noProof/>
          <w:sz w:val="24"/>
        </w:rPr>
        <w:t xml:space="preserve">, </w:t>
      </w:r>
      <w:r w:rsidRPr="00117279">
        <w:rPr>
          <w:rFonts w:ascii="Times New Roman" w:hAnsi="Times New Roman"/>
          <w:i/>
          <w:iCs/>
          <w:noProof/>
          <w:sz w:val="24"/>
        </w:rPr>
        <w:t>31</w:t>
      </w:r>
      <w:r w:rsidRPr="00117279">
        <w:rPr>
          <w:rFonts w:ascii="Times New Roman" w:hAnsi="Times New Roman"/>
          <w:noProof/>
          <w:sz w:val="24"/>
        </w:rPr>
        <w:t>(20), 7527–32. doi:10.1523/JNEUROSCI.6527-10.2011</w:t>
      </w:r>
    </w:p>
    <w:p w14:paraId="00C84ED0"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Cole, M. W., Pathak, S., &amp; Schneider, W. (2010). Identifying the brain’s most globally connected regions. </w:t>
      </w:r>
      <w:r w:rsidRPr="00117279">
        <w:rPr>
          <w:rFonts w:ascii="Times New Roman" w:hAnsi="Times New Roman"/>
          <w:i/>
          <w:iCs/>
          <w:noProof/>
          <w:sz w:val="24"/>
        </w:rPr>
        <w:t>NeuroImage</w:t>
      </w:r>
      <w:r w:rsidRPr="00117279">
        <w:rPr>
          <w:rFonts w:ascii="Times New Roman" w:hAnsi="Times New Roman"/>
          <w:noProof/>
          <w:sz w:val="24"/>
        </w:rPr>
        <w:t xml:space="preserve">, </w:t>
      </w:r>
      <w:r w:rsidRPr="00117279">
        <w:rPr>
          <w:rFonts w:ascii="Times New Roman" w:hAnsi="Times New Roman"/>
          <w:i/>
          <w:iCs/>
          <w:noProof/>
          <w:sz w:val="24"/>
        </w:rPr>
        <w:t>49</w:t>
      </w:r>
      <w:r w:rsidRPr="00117279">
        <w:rPr>
          <w:rFonts w:ascii="Times New Roman" w:hAnsi="Times New Roman"/>
          <w:noProof/>
          <w:sz w:val="24"/>
        </w:rPr>
        <w:t>(4), 3132–48. doi:10.1016/j.neuroimage.2009.11.001</w:t>
      </w:r>
    </w:p>
    <w:p w14:paraId="1F843F61"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Dougherty, M. R. P., Gettys, C. F., &amp; Ogden, E. E. (1999). MINERVA-DM : A Memory Processes Model for Judgments of Likelihood. </w:t>
      </w:r>
      <w:r w:rsidRPr="00117279">
        <w:rPr>
          <w:rFonts w:ascii="Times New Roman" w:hAnsi="Times New Roman"/>
          <w:i/>
          <w:iCs/>
          <w:noProof/>
          <w:sz w:val="24"/>
        </w:rPr>
        <w:t>Psychological Review</w:t>
      </w:r>
      <w:r w:rsidRPr="00117279">
        <w:rPr>
          <w:rFonts w:ascii="Times New Roman" w:hAnsi="Times New Roman"/>
          <w:noProof/>
          <w:sz w:val="24"/>
        </w:rPr>
        <w:t xml:space="preserve">, </w:t>
      </w:r>
      <w:r w:rsidRPr="00117279">
        <w:rPr>
          <w:rFonts w:ascii="Times New Roman" w:hAnsi="Times New Roman"/>
          <w:i/>
          <w:iCs/>
          <w:noProof/>
          <w:sz w:val="24"/>
        </w:rPr>
        <w:t>106</w:t>
      </w:r>
      <w:r w:rsidRPr="00117279">
        <w:rPr>
          <w:rFonts w:ascii="Times New Roman" w:hAnsi="Times New Roman"/>
          <w:noProof/>
          <w:sz w:val="24"/>
        </w:rPr>
        <w:t>(1), 180–209.</w:t>
      </w:r>
    </w:p>
    <w:p w14:paraId="2F804076"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Fellows, L. K. (2006). Deciding how to decide: ventromedial frontal lobe damage affects information acquisition in multi-attribute decision making. </w:t>
      </w:r>
      <w:r w:rsidRPr="00117279">
        <w:rPr>
          <w:rFonts w:ascii="Times New Roman" w:hAnsi="Times New Roman"/>
          <w:i/>
          <w:iCs/>
          <w:noProof/>
          <w:sz w:val="24"/>
        </w:rPr>
        <w:t>Brain : A Journal of Neurology</w:t>
      </w:r>
      <w:r w:rsidRPr="00117279">
        <w:rPr>
          <w:rFonts w:ascii="Times New Roman" w:hAnsi="Times New Roman"/>
          <w:noProof/>
          <w:sz w:val="24"/>
        </w:rPr>
        <w:t xml:space="preserve">, </w:t>
      </w:r>
      <w:r w:rsidRPr="00117279">
        <w:rPr>
          <w:rFonts w:ascii="Times New Roman" w:hAnsi="Times New Roman"/>
          <w:i/>
          <w:iCs/>
          <w:noProof/>
          <w:sz w:val="24"/>
        </w:rPr>
        <w:t>129</w:t>
      </w:r>
      <w:r w:rsidRPr="00117279">
        <w:rPr>
          <w:rFonts w:ascii="Times New Roman" w:hAnsi="Times New Roman"/>
          <w:noProof/>
          <w:sz w:val="24"/>
        </w:rPr>
        <w:t>(Pt 4), 944–52. doi:10.1093/brain/awl017</w:t>
      </w:r>
    </w:p>
    <w:p w14:paraId="6635B423"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Fellows, L. K., &amp; Farah, M. J. (2007). The role of ventromedial prefrontal cortex in decision making: judgment under uncertainty or judgment per se? </w:t>
      </w:r>
      <w:r w:rsidRPr="00117279">
        <w:rPr>
          <w:rFonts w:ascii="Times New Roman" w:hAnsi="Times New Roman"/>
          <w:i/>
          <w:iCs/>
          <w:noProof/>
          <w:sz w:val="24"/>
        </w:rPr>
        <w:t>Cerebral Cortex (New York, N.Y. : 1991)</w:t>
      </w:r>
      <w:r w:rsidRPr="00117279">
        <w:rPr>
          <w:rFonts w:ascii="Times New Roman" w:hAnsi="Times New Roman"/>
          <w:noProof/>
          <w:sz w:val="24"/>
        </w:rPr>
        <w:t xml:space="preserve">, </w:t>
      </w:r>
      <w:r w:rsidRPr="00117279">
        <w:rPr>
          <w:rFonts w:ascii="Times New Roman" w:hAnsi="Times New Roman"/>
          <w:i/>
          <w:iCs/>
          <w:noProof/>
          <w:sz w:val="24"/>
        </w:rPr>
        <w:t>17</w:t>
      </w:r>
      <w:r w:rsidRPr="00117279">
        <w:rPr>
          <w:rFonts w:ascii="Times New Roman" w:hAnsi="Times New Roman"/>
          <w:noProof/>
          <w:sz w:val="24"/>
        </w:rPr>
        <w:t>(11), 2669–74. doi:10.1093/cercor/bhl176</w:t>
      </w:r>
    </w:p>
    <w:p w14:paraId="354C8CED"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117279">
        <w:rPr>
          <w:rFonts w:ascii="Times New Roman" w:hAnsi="Times New Roman"/>
          <w:i/>
          <w:iCs/>
          <w:noProof/>
          <w:sz w:val="24"/>
        </w:rPr>
        <w:t>Neuron</w:t>
      </w:r>
      <w:r w:rsidRPr="00117279">
        <w:rPr>
          <w:rFonts w:ascii="Times New Roman" w:hAnsi="Times New Roman"/>
          <w:noProof/>
          <w:sz w:val="24"/>
        </w:rPr>
        <w:t xml:space="preserve">, </w:t>
      </w:r>
      <w:r w:rsidRPr="00117279">
        <w:rPr>
          <w:rFonts w:ascii="Times New Roman" w:hAnsi="Times New Roman"/>
          <w:i/>
          <w:iCs/>
          <w:noProof/>
          <w:sz w:val="24"/>
        </w:rPr>
        <w:t>33</w:t>
      </w:r>
      <w:r w:rsidRPr="00117279">
        <w:rPr>
          <w:rFonts w:ascii="Times New Roman" w:hAnsi="Times New Roman"/>
          <w:noProof/>
          <w:sz w:val="24"/>
        </w:rPr>
        <w:t>, 341–355. doi:10.1016/S0896-6273(02)00569-X</w:t>
      </w:r>
    </w:p>
    <w:p w14:paraId="54C738F6"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Fischl, B., van der Kouwe, A., Destrieux, C., Halgren, E., Ségonne, F., Salat, D. H., … Dale, A. M. (2004). Automatically parcellating the human cerebral cortex. </w:t>
      </w:r>
      <w:r w:rsidRPr="00117279">
        <w:rPr>
          <w:rFonts w:ascii="Times New Roman" w:hAnsi="Times New Roman"/>
          <w:i/>
          <w:iCs/>
          <w:noProof/>
          <w:sz w:val="24"/>
        </w:rPr>
        <w:t>Cerebral Cortex (New York, N.Y. : 1991)</w:t>
      </w:r>
      <w:r w:rsidRPr="00117279">
        <w:rPr>
          <w:rFonts w:ascii="Times New Roman" w:hAnsi="Times New Roman"/>
          <w:noProof/>
          <w:sz w:val="24"/>
        </w:rPr>
        <w:t xml:space="preserve">, </w:t>
      </w:r>
      <w:r w:rsidRPr="00117279">
        <w:rPr>
          <w:rFonts w:ascii="Times New Roman" w:hAnsi="Times New Roman"/>
          <w:i/>
          <w:iCs/>
          <w:noProof/>
          <w:sz w:val="24"/>
        </w:rPr>
        <w:t>14</w:t>
      </w:r>
      <w:r w:rsidRPr="00117279">
        <w:rPr>
          <w:rFonts w:ascii="Times New Roman" w:hAnsi="Times New Roman"/>
          <w:noProof/>
          <w:sz w:val="24"/>
        </w:rPr>
        <w:t>, 11–22. doi:10.1093/cercor/bhg087</w:t>
      </w:r>
    </w:p>
    <w:p w14:paraId="79E11F8A"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Godsil, B. P., Kiss, J. P., Spedding, M., &amp; Jay, T. M. (2013). The hippocampal-prefrontal pathway: the weak link in psychiatric disorders? </w:t>
      </w:r>
      <w:r w:rsidRPr="00117279">
        <w:rPr>
          <w:rFonts w:ascii="Times New Roman" w:hAnsi="Times New Roman"/>
          <w:i/>
          <w:iCs/>
          <w:noProof/>
          <w:sz w:val="24"/>
        </w:rPr>
        <w:t>European Neuropsychopharmacology : The Journal of the European College of Neuropsychopharmacology</w:t>
      </w:r>
      <w:r w:rsidRPr="00117279">
        <w:rPr>
          <w:rFonts w:ascii="Times New Roman" w:hAnsi="Times New Roman"/>
          <w:noProof/>
          <w:sz w:val="24"/>
        </w:rPr>
        <w:t xml:space="preserve">, </w:t>
      </w:r>
      <w:r w:rsidRPr="00117279">
        <w:rPr>
          <w:rFonts w:ascii="Times New Roman" w:hAnsi="Times New Roman"/>
          <w:i/>
          <w:iCs/>
          <w:noProof/>
          <w:sz w:val="24"/>
        </w:rPr>
        <w:t>23</w:t>
      </w:r>
      <w:r w:rsidRPr="00117279">
        <w:rPr>
          <w:rFonts w:ascii="Times New Roman" w:hAnsi="Times New Roman"/>
          <w:noProof/>
          <w:sz w:val="24"/>
        </w:rPr>
        <w:t>(10), 1165–81. doi:10.1016/j.euroneuro.2012.10.018</w:t>
      </w:r>
    </w:p>
    <w:p w14:paraId="4C83D9BB"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Houthakker, H. S. (1950). Revealed Preference and the Utility Function. </w:t>
      </w:r>
      <w:r w:rsidRPr="00117279">
        <w:rPr>
          <w:rFonts w:ascii="Times New Roman" w:hAnsi="Times New Roman"/>
          <w:i/>
          <w:iCs/>
          <w:noProof/>
          <w:sz w:val="24"/>
        </w:rPr>
        <w:t>Economica</w:t>
      </w:r>
      <w:r w:rsidRPr="00117279">
        <w:rPr>
          <w:rFonts w:ascii="Times New Roman" w:hAnsi="Times New Roman"/>
          <w:noProof/>
          <w:sz w:val="24"/>
        </w:rPr>
        <w:t xml:space="preserve">, </w:t>
      </w:r>
      <w:r w:rsidRPr="00117279">
        <w:rPr>
          <w:rFonts w:ascii="Times New Roman" w:hAnsi="Times New Roman"/>
          <w:i/>
          <w:iCs/>
          <w:noProof/>
          <w:sz w:val="24"/>
        </w:rPr>
        <w:t>17</w:t>
      </w:r>
      <w:r w:rsidRPr="00117279">
        <w:rPr>
          <w:rFonts w:ascii="Times New Roman" w:hAnsi="Times New Roman"/>
          <w:noProof/>
          <w:sz w:val="24"/>
        </w:rPr>
        <w:t>(66), 159–174.</w:t>
      </w:r>
    </w:p>
    <w:p w14:paraId="7944CAA6"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Johnson, E. J., Häubl, G., &amp; Keinan, A. (2007). Aspects of endowment: a query theory of value construction. </w:t>
      </w:r>
      <w:r w:rsidRPr="00117279">
        <w:rPr>
          <w:rFonts w:ascii="Times New Roman" w:hAnsi="Times New Roman"/>
          <w:i/>
          <w:iCs/>
          <w:noProof/>
          <w:sz w:val="24"/>
        </w:rPr>
        <w:t>Journal of Experimental Psychology. Learning, Memory, and Cognition</w:t>
      </w:r>
      <w:r w:rsidRPr="00117279">
        <w:rPr>
          <w:rFonts w:ascii="Times New Roman" w:hAnsi="Times New Roman"/>
          <w:noProof/>
          <w:sz w:val="24"/>
        </w:rPr>
        <w:t xml:space="preserve">, </w:t>
      </w:r>
      <w:r w:rsidRPr="00117279">
        <w:rPr>
          <w:rFonts w:ascii="Times New Roman" w:hAnsi="Times New Roman"/>
          <w:i/>
          <w:iCs/>
          <w:noProof/>
          <w:sz w:val="24"/>
        </w:rPr>
        <w:t>33</w:t>
      </w:r>
      <w:r w:rsidRPr="00117279">
        <w:rPr>
          <w:rFonts w:ascii="Times New Roman" w:hAnsi="Times New Roman"/>
          <w:noProof/>
          <w:sz w:val="24"/>
        </w:rPr>
        <w:t>, 461–474. doi:10.1037/0278-7393.33.3.461</w:t>
      </w:r>
    </w:p>
    <w:p w14:paraId="5F1F3BD6"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Kahneman, D., &amp; Tversky, A. (1979). Prospect Theory: An analysis of decision under risk. </w:t>
      </w:r>
      <w:r w:rsidRPr="00117279">
        <w:rPr>
          <w:rFonts w:ascii="Times New Roman" w:hAnsi="Times New Roman"/>
          <w:i/>
          <w:iCs/>
          <w:noProof/>
          <w:sz w:val="24"/>
        </w:rPr>
        <w:t>Econometrica: Journal of Econometric Society</w:t>
      </w:r>
      <w:r w:rsidRPr="00117279">
        <w:rPr>
          <w:rFonts w:ascii="Times New Roman" w:hAnsi="Times New Roman"/>
          <w:noProof/>
          <w:sz w:val="24"/>
        </w:rPr>
        <w:t xml:space="preserve">, </w:t>
      </w:r>
      <w:r w:rsidRPr="00117279">
        <w:rPr>
          <w:rFonts w:ascii="Times New Roman" w:hAnsi="Times New Roman"/>
          <w:i/>
          <w:iCs/>
          <w:noProof/>
          <w:sz w:val="24"/>
        </w:rPr>
        <w:t>47</w:t>
      </w:r>
      <w:r w:rsidRPr="00117279">
        <w:rPr>
          <w:rFonts w:ascii="Times New Roman" w:hAnsi="Times New Roman"/>
          <w:noProof/>
          <w:sz w:val="24"/>
        </w:rPr>
        <w:t>(2), 263–292.</w:t>
      </w:r>
    </w:p>
    <w:p w14:paraId="4C47728F"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lastRenderedPageBreak/>
        <w:t xml:space="preserve">Kalenscher, T., Tobler, P. N., Huijbers, W., Daselaar, S. M., &amp; Pennartz, C. M. a. (2010). Neural signatures of intransitive preferences. </w:t>
      </w:r>
      <w:r w:rsidRPr="00117279">
        <w:rPr>
          <w:rFonts w:ascii="Times New Roman" w:hAnsi="Times New Roman"/>
          <w:i/>
          <w:iCs/>
          <w:noProof/>
          <w:sz w:val="24"/>
        </w:rPr>
        <w:t>Frontiers in Human Neuroscience</w:t>
      </w:r>
      <w:r w:rsidRPr="00117279">
        <w:rPr>
          <w:rFonts w:ascii="Times New Roman" w:hAnsi="Times New Roman"/>
          <w:noProof/>
          <w:sz w:val="24"/>
        </w:rPr>
        <w:t xml:space="preserve">, </w:t>
      </w:r>
      <w:r w:rsidRPr="00117279">
        <w:rPr>
          <w:rFonts w:ascii="Times New Roman" w:hAnsi="Times New Roman"/>
          <w:i/>
          <w:iCs/>
          <w:noProof/>
          <w:sz w:val="24"/>
        </w:rPr>
        <w:t>4</w:t>
      </w:r>
      <w:r w:rsidRPr="00117279">
        <w:rPr>
          <w:rFonts w:ascii="Times New Roman" w:hAnsi="Times New Roman"/>
          <w:noProof/>
          <w:sz w:val="24"/>
        </w:rPr>
        <w:t>(June), 1–14. doi:10.3389/fnhum.2010.00049</w:t>
      </w:r>
    </w:p>
    <w:p w14:paraId="6C02AE6A"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117279">
        <w:rPr>
          <w:rFonts w:ascii="Times New Roman" w:hAnsi="Times New Roman"/>
          <w:i/>
          <w:iCs/>
          <w:noProof/>
          <w:sz w:val="24"/>
        </w:rPr>
        <w:t>Social Cognition</w:t>
      </w:r>
      <w:r w:rsidRPr="00117279">
        <w:rPr>
          <w:rFonts w:ascii="Times New Roman" w:hAnsi="Times New Roman"/>
          <w:noProof/>
          <w:sz w:val="24"/>
        </w:rPr>
        <w:t xml:space="preserve">, </w:t>
      </w:r>
      <w:r w:rsidRPr="00117279">
        <w:rPr>
          <w:rFonts w:ascii="Times New Roman" w:hAnsi="Times New Roman"/>
          <w:i/>
          <w:iCs/>
          <w:noProof/>
          <w:sz w:val="24"/>
        </w:rPr>
        <w:t>20</w:t>
      </w:r>
      <w:r w:rsidRPr="00117279">
        <w:rPr>
          <w:rFonts w:ascii="Times New Roman" w:hAnsi="Times New Roman"/>
          <w:noProof/>
          <w:sz w:val="24"/>
        </w:rPr>
        <w:t>(5), 353–379.</w:t>
      </w:r>
    </w:p>
    <w:p w14:paraId="3DEA09E0"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Lee, L., Amir, O., &amp; Ariely, D. (2009). In Search of Homo Economicus: Cognitive Noise and the Role of Emotion in Preference Consistency. </w:t>
      </w:r>
      <w:r w:rsidRPr="00117279">
        <w:rPr>
          <w:rFonts w:ascii="Times New Roman" w:hAnsi="Times New Roman"/>
          <w:i/>
          <w:iCs/>
          <w:noProof/>
          <w:sz w:val="24"/>
        </w:rPr>
        <w:t>Journal of Consumer Research</w:t>
      </w:r>
      <w:r w:rsidRPr="00117279">
        <w:rPr>
          <w:rFonts w:ascii="Times New Roman" w:hAnsi="Times New Roman"/>
          <w:noProof/>
          <w:sz w:val="24"/>
        </w:rPr>
        <w:t xml:space="preserve">, </w:t>
      </w:r>
      <w:r w:rsidRPr="00117279">
        <w:rPr>
          <w:rFonts w:ascii="Times New Roman" w:hAnsi="Times New Roman"/>
          <w:i/>
          <w:iCs/>
          <w:noProof/>
          <w:sz w:val="24"/>
        </w:rPr>
        <w:t>36</w:t>
      </w:r>
      <w:r w:rsidRPr="00117279">
        <w:rPr>
          <w:rFonts w:ascii="Times New Roman" w:hAnsi="Times New Roman"/>
          <w:noProof/>
          <w:sz w:val="24"/>
        </w:rPr>
        <w:t>(2), 173–187. doi:10.1086/597160</w:t>
      </w:r>
    </w:p>
    <w:p w14:paraId="5689A978"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Lichtenstein, S., &amp; Slovic, P. (Eds.). (2006). </w:t>
      </w:r>
      <w:r w:rsidRPr="00117279">
        <w:rPr>
          <w:rFonts w:ascii="Times New Roman" w:hAnsi="Times New Roman"/>
          <w:i/>
          <w:iCs/>
          <w:noProof/>
          <w:sz w:val="24"/>
        </w:rPr>
        <w:t>The Construction of Preference</w:t>
      </w:r>
      <w:r w:rsidRPr="00117279">
        <w:rPr>
          <w:rFonts w:ascii="Times New Roman" w:hAnsi="Times New Roman"/>
          <w:noProof/>
          <w:sz w:val="24"/>
        </w:rPr>
        <w:t>. New York: Cambridge University Press.</w:t>
      </w:r>
    </w:p>
    <w:p w14:paraId="7A374B4A"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Ongür, D., &amp; Price, J. L. (2000). The organization of networks within the orbital and medial prefrontal cortex of rats, monkeys and humans. </w:t>
      </w:r>
      <w:r w:rsidRPr="00117279">
        <w:rPr>
          <w:rFonts w:ascii="Times New Roman" w:hAnsi="Times New Roman"/>
          <w:i/>
          <w:iCs/>
          <w:noProof/>
          <w:sz w:val="24"/>
        </w:rPr>
        <w:t>Cerebral Cortex (New York, N.Y. : 1991)</w:t>
      </w:r>
      <w:r w:rsidRPr="00117279">
        <w:rPr>
          <w:rFonts w:ascii="Times New Roman" w:hAnsi="Times New Roman"/>
          <w:noProof/>
          <w:sz w:val="24"/>
        </w:rPr>
        <w:t xml:space="preserve">, </w:t>
      </w:r>
      <w:r w:rsidRPr="00117279">
        <w:rPr>
          <w:rFonts w:ascii="Times New Roman" w:hAnsi="Times New Roman"/>
          <w:i/>
          <w:iCs/>
          <w:noProof/>
          <w:sz w:val="24"/>
        </w:rPr>
        <w:t>10</w:t>
      </w:r>
      <w:r w:rsidRPr="00117279">
        <w:rPr>
          <w:rFonts w:ascii="Times New Roman" w:hAnsi="Times New Roman"/>
          <w:noProof/>
          <w:sz w:val="24"/>
        </w:rPr>
        <w:t>(3), 206–19. Retrieved from http://www.ncbi.nlm.nih.gov/pubmed/10731217</w:t>
      </w:r>
    </w:p>
    <w:p w14:paraId="365048E6"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Peters, J., &amp; Büchel, C. (2010). Episodic future thinking reduces reward delay discounting through an enhancement of prefrontal-mediotemporal interactions. </w:t>
      </w:r>
      <w:r w:rsidRPr="00117279">
        <w:rPr>
          <w:rFonts w:ascii="Times New Roman" w:hAnsi="Times New Roman"/>
          <w:i/>
          <w:iCs/>
          <w:noProof/>
          <w:sz w:val="24"/>
        </w:rPr>
        <w:t>Neuron</w:t>
      </w:r>
      <w:r w:rsidRPr="00117279">
        <w:rPr>
          <w:rFonts w:ascii="Times New Roman" w:hAnsi="Times New Roman"/>
          <w:noProof/>
          <w:sz w:val="24"/>
        </w:rPr>
        <w:t xml:space="preserve">, </w:t>
      </w:r>
      <w:r w:rsidRPr="00117279">
        <w:rPr>
          <w:rFonts w:ascii="Times New Roman" w:hAnsi="Times New Roman"/>
          <w:i/>
          <w:iCs/>
          <w:noProof/>
          <w:sz w:val="24"/>
        </w:rPr>
        <w:t>66</w:t>
      </w:r>
      <w:r w:rsidRPr="00117279">
        <w:rPr>
          <w:rFonts w:ascii="Times New Roman" w:hAnsi="Times New Roman"/>
          <w:noProof/>
          <w:sz w:val="24"/>
        </w:rPr>
        <w:t>(1), 138–48. doi:10.1016/j.neuron.2010.03.026</w:t>
      </w:r>
    </w:p>
    <w:p w14:paraId="41097280"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Ranganath, C., &amp; Ritchey, M. (2012). Two cortical systems for memory-guided behaviour. </w:t>
      </w:r>
      <w:r w:rsidRPr="00117279">
        <w:rPr>
          <w:rFonts w:ascii="Times New Roman" w:hAnsi="Times New Roman"/>
          <w:i/>
          <w:iCs/>
          <w:noProof/>
          <w:sz w:val="24"/>
        </w:rPr>
        <w:t>Nature Reviews. Neuroscience</w:t>
      </w:r>
      <w:r w:rsidRPr="00117279">
        <w:rPr>
          <w:rFonts w:ascii="Times New Roman" w:hAnsi="Times New Roman"/>
          <w:noProof/>
          <w:sz w:val="24"/>
        </w:rPr>
        <w:t xml:space="preserve">, </w:t>
      </w:r>
      <w:r w:rsidRPr="00117279">
        <w:rPr>
          <w:rFonts w:ascii="Times New Roman" w:hAnsi="Times New Roman"/>
          <w:i/>
          <w:iCs/>
          <w:noProof/>
          <w:sz w:val="24"/>
        </w:rPr>
        <w:t>13</w:t>
      </w:r>
      <w:r w:rsidRPr="00117279">
        <w:rPr>
          <w:rFonts w:ascii="Times New Roman" w:hAnsi="Times New Roman"/>
          <w:noProof/>
          <w:sz w:val="24"/>
        </w:rPr>
        <w:t>(10), 713–26. doi:10.1038/nrn3338</w:t>
      </w:r>
    </w:p>
    <w:p w14:paraId="227A7543"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Reyna, V. F., Lloyd, F. J., &amp; Brainerd, C. J. (2003). Memory, Development, and Rationality: An Integrative Theory of Judgement and Decision Making. In </w:t>
      </w:r>
      <w:r w:rsidRPr="00117279">
        <w:rPr>
          <w:rFonts w:ascii="Times New Roman" w:hAnsi="Times New Roman"/>
          <w:i/>
          <w:iCs/>
          <w:noProof/>
          <w:sz w:val="24"/>
        </w:rPr>
        <w:t>Emerging Perspectives on Judgement and Decision Research</w:t>
      </w:r>
      <w:r w:rsidRPr="00117279">
        <w:rPr>
          <w:rFonts w:ascii="Times New Roman" w:hAnsi="Times New Roman"/>
          <w:noProof/>
          <w:sz w:val="24"/>
        </w:rPr>
        <w:t xml:space="preserve"> (pp. 201–245).</w:t>
      </w:r>
    </w:p>
    <w:p w14:paraId="4EF1603C"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Samuelson, P. A. (1938). A Note on the Pure Theory of Behaviour Consumer ’s Bheavior. </w:t>
      </w:r>
      <w:r w:rsidRPr="00117279">
        <w:rPr>
          <w:rFonts w:ascii="Times New Roman" w:hAnsi="Times New Roman"/>
          <w:i/>
          <w:iCs/>
          <w:noProof/>
          <w:sz w:val="24"/>
        </w:rPr>
        <w:t>Economica</w:t>
      </w:r>
      <w:r w:rsidRPr="00117279">
        <w:rPr>
          <w:rFonts w:ascii="Times New Roman" w:hAnsi="Times New Roman"/>
          <w:noProof/>
          <w:sz w:val="24"/>
        </w:rPr>
        <w:t xml:space="preserve">, </w:t>
      </w:r>
      <w:r w:rsidRPr="00117279">
        <w:rPr>
          <w:rFonts w:ascii="Times New Roman" w:hAnsi="Times New Roman"/>
          <w:i/>
          <w:iCs/>
          <w:noProof/>
          <w:sz w:val="24"/>
        </w:rPr>
        <w:t>5</w:t>
      </w:r>
      <w:r w:rsidRPr="00117279">
        <w:rPr>
          <w:rFonts w:ascii="Times New Roman" w:hAnsi="Times New Roman"/>
          <w:noProof/>
          <w:sz w:val="24"/>
        </w:rPr>
        <w:t>(17), 61–71.</w:t>
      </w:r>
    </w:p>
    <w:p w14:paraId="1D05AFEC"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Schacter, D. L., &amp; Addis, D. R. (2007). The cognitive neuroscience of constructive memory: remembering the past and imagining the future. </w:t>
      </w:r>
      <w:r w:rsidRPr="00117279">
        <w:rPr>
          <w:rFonts w:ascii="Times New Roman" w:hAnsi="Times New Roman"/>
          <w:i/>
          <w:iCs/>
          <w:noProof/>
          <w:sz w:val="24"/>
        </w:rPr>
        <w:t>Philosophical Transactions of the Royal Society of London. Series B, Biological Sciences</w:t>
      </w:r>
      <w:r w:rsidRPr="00117279">
        <w:rPr>
          <w:rFonts w:ascii="Times New Roman" w:hAnsi="Times New Roman"/>
          <w:noProof/>
          <w:sz w:val="24"/>
        </w:rPr>
        <w:t xml:space="preserve">, </w:t>
      </w:r>
      <w:r w:rsidRPr="00117279">
        <w:rPr>
          <w:rFonts w:ascii="Times New Roman" w:hAnsi="Times New Roman"/>
          <w:i/>
          <w:iCs/>
          <w:noProof/>
          <w:sz w:val="24"/>
        </w:rPr>
        <w:t>362</w:t>
      </w:r>
      <w:r w:rsidRPr="00117279">
        <w:rPr>
          <w:rFonts w:ascii="Times New Roman" w:hAnsi="Times New Roman"/>
          <w:noProof/>
          <w:sz w:val="24"/>
        </w:rPr>
        <w:t>(1481), 773–86. doi:10.1098/rstb.2007.2087</w:t>
      </w:r>
    </w:p>
    <w:p w14:paraId="7E3AA734"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Tversky, A. (1969). Intransitivity of preferences. </w:t>
      </w:r>
      <w:r w:rsidRPr="00117279">
        <w:rPr>
          <w:rFonts w:ascii="Times New Roman" w:hAnsi="Times New Roman"/>
          <w:i/>
          <w:iCs/>
          <w:noProof/>
          <w:sz w:val="24"/>
        </w:rPr>
        <w:t>Psychological Review</w:t>
      </w:r>
      <w:r w:rsidRPr="00117279">
        <w:rPr>
          <w:rFonts w:ascii="Times New Roman" w:hAnsi="Times New Roman"/>
          <w:noProof/>
          <w:sz w:val="24"/>
        </w:rPr>
        <w:t xml:space="preserve">, </w:t>
      </w:r>
      <w:r w:rsidRPr="00117279">
        <w:rPr>
          <w:rFonts w:ascii="Times New Roman" w:hAnsi="Times New Roman"/>
          <w:i/>
          <w:iCs/>
          <w:noProof/>
          <w:sz w:val="24"/>
        </w:rPr>
        <w:t>76</w:t>
      </w:r>
      <w:r w:rsidRPr="00117279">
        <w:rPr>
          <w:rFonts w:ascii="Times New Roman" w:hAnsi="Times New Roman"/>
          <w:noProof/>
          <w:sz w:val="24"/>
        </w:rPr>
        <w:t>(1), 31–48. doi:10.1037/h0026750</w:t>
      </w:r>
    </w:p>
    <w:p w14:paraId="2B2D781E"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Von Neumann, J., &amp; Morgenstern, O. (1944). </w:t>
      </w:r>
      <w:r w:rsidRPr="00117279">
        <w:rPr>
          <w:rFonts w:ascii="Times New Roman" w:hAnsi="Times New Roman"/>
          <w:i/>
          <w:iCs/>
          <w:noProof/>
          <w:sz w:val="24"/>
        </w:rPr>
        <w:t>Theory of Games and Economic Behavior</w:t>
      </w:r>
      <w:r w:rsidRPr="00117279">
        <w:rPr>
          <w:rFonts w:ascii="Times New Roman" w:hAnsi="Times New Roman"/>
          <w:noProof/>
          <w:sz w:val="24"/>
        </w:rPr>
        <w:t xml:space="preserve">. </w:t>
      </w:r>
      <w:r w:rsidRPr="00117279">
        <w:rPr>
          <w:rFonts w:ascii="Times New Roman" w:hAnsi="Times New Roman"/>
          <w:i/>
          <w:iCs/>
          <w:noProof/>
          <w:sz w:val="24"/>
        </w:rPr>
        <w:t>Princeton University Press</w:t>
      </w:r>
      <w:r w:rsidRPr="00117279">
        <w:rPr>
          <w:rFonts w:ascii="Times New Roman" w:hAnsi="Times New Roman"/>
          <w:noProof/>
          <w:sz w:val="24"/>
        </w:rPr>
        <w:t xml:space="preserve"> (Vol. 2, p. 625). doi:10.1177/1468795X06065810</w:t>
      </w:r>
    </w:p>
    <w:p w14:paraId="0A65E50D"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Weber, E. U., Goldstein, W. M., &amp; Barlas, S. (1995). And let us not Forget Memory: The Role of Memory Processes and Techniques in the Study of Judgment and Choice. In </w:t>
      </w:r>
      <w:r w:rsidRPr="00117279">
        <w:rPr>
          <w:rFonts w:ascii="Times New Roman" w:hAnsi="Times New Roman"/>
          <w:i/>
          <w:iCs/>
          <w:noProof/>
          <w:sz w:val="24"/>
        </w:rPr>
        <w:t>The Psychology of Learning and Motivation</w:t>
      </w:r>
      <w:r w:rsidRPr="00117279">
        <w:rPr>
          <w:rFonts w:ascii="Times New Roman" w:hAnsi="Times New Roman"/>
          <w:noProof/>
          <w:sz w:val="24"/>
        </w:rPr>
        <w:t xml:space="preserve"> (Vol. 32, pp. 33–81). doi:10.1016/S0079-7421(08)60307-2</w:t>
      </w:r>
    </w:p>
    <w:p w14:paraId="0210E883"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Weber, E. U., &amp; Johnson, E. J. (2006). Constructing Preferences from Memory. </w:t>
      </w:r>
      <w:r w:rsidRPr="00117279">
        <w:rPr>
          <w:rFonts w:ascii="Times New Roman" w:hAnsi="Times New Roman"/>
          <w:i/>
          <w:iCs/>
          <w:noProof/>
          <w:sz w:val="24"/>
        </w:rPr>
        <w:t>SSRN Electronic Journal</w:t>
      </w:r>
      <w:r w:rsidRPr="00117279">
        <w:rPr>
          <w:rFonts w:ascii="Times New Roman" w:hAnsi="Times New Roman"/>
          <w:noProof/>
          <w:sz w:val="24"/>
        </w:rPr>
        <w:t>. doi:10.2139/ssrn.1301075</w:t>
      </w:r>
    </w:p>
    <w:p w14:paraId="5DB49353"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lastRenderedPageBreak/>
        <w:t xml:space="preserve">Weber, E. U., &amp; Johnson, E. J. (2009). Mindful judgment and decision making. </w:t>
      </w:r>
      <w:r w:rsidRPr="00117279">
        <w:rPr>
          <w:rFonts w:ascii="Times New Roman" w:hAnsi="Times New Roman"/>
          <w:i/>
          <w:iCs/>
          <w:noProof/>
          <w:sz w:val="24"/>
        </w:rPr>
        <w:t>Annual Review of Psychology</w:t>
      </w:r>
      <w:r w:rsidRPr="00117279">
        <w:rPr>
          <w:rFonts w:ascii="Times New Roman" w:hAnsi="Times New Roman"/>
          <w:noProof/>
          <w:sz w:val="24"/>
        </w:rPr>
        <w:t xml:space="preserve">, </w:t>
      </w:r>
      <w:r w:rsidRPr="00117279">
        <w:rPr>
          <w:rFonts w:ascii="Times New Roman" w:hAnsi="Times New Roman"/>
          <w:i/>
          <w:iCs/>
          <w:noProof/>
          <w:sz w:val="24"/>
        </w:rPr>
        <w:t>60</w:t>
      </w:r>
      <w:r w:rsidRPr="00117279">
        <w:rPr>
          <w:rFonts w:ascii="Times New Roman" w:hAnsi="Times New Roman"/>
          <w:noProof/>
          <w:sz w:val="24"/>
        </w:rPr>
        <w:t>, 53–85. doi:10.1146/annurev.psych.60.110707.163633</w:t>
      </w:r>
    </w:p>
    <w:p w14:paraId="7384B7A9" w14:textId="77777777" w:rsidR="00117279" w:rsidRPr="00117279" w:rsidRDefault="00117279">
      <w:pPr>
        <w:pStyle w:val="NormalWeb"/>
        <w:ind w:left="480" w:hanging="480"/>
        <w:divId w:val="1123228224"/>
        <w:rPr>
          <w:rFonts w:ascii="Times New Roman" w:hAnsi="Times New Roman"/>
          <w:noProof/>
          <w:sz w:val="24"/>
        </w:rPr>
      </w:pPr>
      <w:r w:rsidRPr="00117279">
        <w:rPr>
          <w:rFonts w:ascii="Times New Roman" w:hAnsi="Times New Roman"/>
          <w:noProof/>
          <w:sz w:val="24"/>
        </w:rPr>
        <w:t xml:space="preserve">Weber, E. U., Johnson, E. J., Milch, K. F., Chang, H., Brodscholl, J. C., &amp; Goldstein, D. G. (2007). Asymmetric discounting in intertemporal choice: a query-theory account. </w:t>
      </w:r>
      <w:r w:rsidRPr="00117279">
        <w:rPr>
          <w:rFonts w:ascii="Times New Roman" w:hAnsi="Times New Roman"/>
          <w:i/>
          <w:iCs/>
          <w:noProof/>
          <w:sz w:val="24"/>
        </w:rPr>
        <w:t>Psychological Science : A Journal of the American Psychological Society / APS</w:t>
      </w:r>
      <w:r w:rsidRPr="00117279">
        <w:rPr>
          <w:rFonts w:ascii="Times New Roman" w:hAnsi="Times New Roman"/>
          <w:noProof/>
          <w:sz w:val="24"/>
        </w:rPr>
        <w:t xml:space="preserve">, </w:t>
      </w:r>
      <w:r w:rsidRPr="00117279">
        <w:rPr>
          <w:rFonts w:ascii="Times New Roman" w:hAnsi="Times New Roman"/>
          <w:i/>
          <w:iCs/>
          <w:noProof/>
          <w:sz w:val="24"/>
        </w:rPr>
        <w:t>18</w:t>
      </w:r>
      <w:r w:rsidRPr="00117279">
        <w:rPr>
          <w:rFonts w:ascii="Times New Roman" w:hAnsi="Times New Roman"/>
          <w:noProof/>
          <w:sz w:val="24"/>
        </w:rPr>
        <w:t>, 516–523. doi:10.1111/j.1467-9280.2007.01932.x</w:t>
      </w:r>
    </w:p>
    <w:p w14:paraId="7CB83ED4" w14:textId="3DCBCB81" w:rsidR="00B90D89" w:rsidRPr="00B90D89" w:rsidRDefault="00117279" w:rsidP="007F471C">
      <w:ins w:id="193" w:author="Ayse Zeynep Enkavi" w:date="2014-03-06T18:53:00Z">
        <w:r>
          <w:rPr>
            <w:shd w:val="clear" w:color="auto" w:fill="EFF3F8"/>
          </w:rPr>
          <w:fldChar w:fldCharType="end"/>
        </w:r>
      </w:ins>
    </w:p>
    <w:sectPr w:rsidR="00B90D89" w:rsidRPr="00B90D8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Ayse Zeynep Enkavi" w:date="2014-03-06T18:28:00Z" w:initials="AE">
    <w:p w14:paraId="302A8217" w14:textId="77777777" w:rsidR="002F7278" w:rsidRDefault="002F7278">
      <w:pPr>
        <w:pStyle w:val="CommentText"/>
      </w:pPr>
      <w:r>
        <w:rPr>
          <w:rStyle w:val="CommentReference"/>
        </w:rPr>
        <w:annotationRef/>
      </w:r>
      <w:r>
        <w:t>Which paper does “Schneider 2003” refer to?</w:t>
      </w:r>
    </w:p>
  </w:comment>
  <w:comment w:id="63" w:author="Ayse Zeynep Enkavi" w:date="2014-03-05T14:37:00Z" w:initials="AE">
    <w:p w14:paraId="69CD7269" w14:textId="77777777" w:rsidR="002F7278" w:rsidRDefault="002F7278" w:rsidP="007F471C">
      <w:pPr>
        <w:pStyle w:val="CommentText"/>
      </w:pPr>
      <w:r>
        <w:rPr>
          <w:rStyle w:val="CommentReference"/>
        </w:rPr>
        <w:annotationRef/>
      </w:r>
      <w:r>
        <w:t>Would you like to add the mathematical definition as well?</w:t>
      </w:r>
    </w:p>
  </w:comment>
  <w:comment w:id="110" w:author="Ayse Zeynep Enkavi" w:date="2014-03-06T20:30:00Z" w:initials="AE">
    <w:p w14:paraId="6F928F9C" w14:textId="5BA9915D" w:rsidR="002F7278" w:rsidRDefault="002F7278">
      <w:pPr>
        <w:pStyle w:val="CommentText"/>
      </w:pPr>
      <w:ins w:id="113" w:author="Ayse Zeynep Enkavi" w:date="2014-03-06T20:30:00Z">
        <w:r>
          <w:rPr>
            <w:rStyle w:val="CommentReference"/>
          </w:rPr>
          <w:annotationRef/>
        </w:r>
      </w:ins>
      <w:r>
        <w:t>Is this better?</w:t>
      </w:r>
    </w:p>
  </w:comment>
  <w:comment w:id="121" w:author="Ayse Zeynep Enkavi" w:date="2014-03-05T14:37:00Z" w:initials="AE">
    <w:p w14:paraId="20819A81" w14:textId="77777777" w:rsidR="002F7278" w:rsidRDefault="002F7278" w:rsidP="007F471C">
      <w:pPr>
        <w:pStyle w:val="CommentText"/>
      </w:pPr>
      <w:r>
        <w:rPr>
          <w:rStyle w:val="CommentReference"/>
        </w:rPr>
        <w:annotationRef/>
      </w:r>
      <w:r>
        <w:t>Might need to update these with the two new ETL patients</w:t>
      </w:r>
    </w:p>
  </w:comment>
  <w:comment w:id="122" w:author="Prof. Dr.Bernd Weber" w:date="2014-03-05T15:04:00Z" w:initials="BW">
    <w:p w14:paraId="271109A0" w14:textId="77777777" w:rsidR="002F7278" w:rsidRDefault="002F7278">
      <w:pPr>
        <w:pStyle w:val="CommentText"/>
      </w:pPr>
      <w:r>
        <w:rPr>
          <w:rStyle w:val="CommentReference"/>
        </w:rPr>
        <w:annotationRef/>
      </w:r>
      <w:r>
        <w:t>Good point – will do so when I am back</w:t>
      </w:r>
    </w:p>
    <w:p w14:paraId="53AB12E5" w14:textId="77777777" w:rsidR="002F7278" w:rsidRDefault="002F7278">
      <w:pPr>
        <w:pStyle w:val="CommentText"/>
      </w:pPr>
      <w:r>
        <w:t>And this paragraph should be put at the end as a control treatment? Now its in the middle of the other analyses – or what do you think?</w:t>
      </w:r>
    </w:p>
  </w:comment>
  <w:comment w:id="140" w:author="Eric" w:date="2014-03-05T14:37:00Z" w:initials="EJJ">
    <w:p w14:paraId="6500B7E0" w14:textId="77777777" w:rsidR="002F7278" w:rsidRDefault="002F7278">
      <w:pPr>
        <w:pStyle w:val="CommentText"/>
      </w:pPr>
      <w:r>
        <w:rPr>
          <w:rStyle w:val="CommentReference"/>
        </w:rPr>
        <w:annotationRef/>
      </w:r>
      <w:r>
        <w:t xml:space="preserve">What do we know about projections?   Cite the Barron et al paper </w:t>
      </w:r>
      <w:proofErr w:type="spellStart"/>
      <w:r>
        <w:t>here.if</w:t>
      </w:r>
      <w:proofErr w:type="spellEnd"/>
      <w:r>
        <w:t xml:space="preserve"> not sooner.</w:t>
      </w:r>
    </w:p>
  </w:comment>
  <w:comment w:id="186" w:author="Ayse Zeynep Enkavi" w:date="2014-03-06T18:52:00Z" w:initials="AE">
    <w:p w14:paraId="65169DB9" w14:textId="341FB4D3" w:rsidR="002F7278" w:rsidRDefault="002F7278">
      <w:pPr>
        <w:pStyle w:val="CommentText"/>
      </w:pPr>
      <w:r>
        <w:rPr>
          <w:rStyle w:val="CommentReference"/>
        </w:rPr>
        <w:annotationRef/>
      </w:r>
      <w:r>
        <w:t>Which on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3A9BC4" w14:textId="77777777" w:rsidR="002F7278" w:rsidRDefault="002F7278" w:rsidP="007F471C">
      <w:r>
        <w:separator/>
      </w:r>
    </w:p>
  </w:endnote>
  <w:endnote w:type="continuationSeparator" w:id="0">
    <w:p w14:paraId="1519CAFB" w14:textId="77777777" w:rsidR="002F7278" w:rsidRDefault="002F7278"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755000" w14:textId="77777777" w:rsidR="002F7278" w:rsidRDefault="002F7278" w:rsidP="007F471C">
      <w:r>
        <w:separator/>
      </w:r>
    </w:p>
  </w:footnote>
  <w:footnote w:type="continuationSeparator" w:id="0">
    <w:p w14:paraId="3F9E4A40" w14:textId="77777777" w:rsidR="002F7278" w:rsidRDefault="002F7278" w:rsidP="007F471C">
      <w:r>
        <w:continuationSeparator/>
      </w:r>
    </w:p>
  </w:footnote>
  <w:footnote w:id="1">
    <w:p w14:paraId="6E3C67B7" w14:textId="0ACDD702" w:rsidR="002F7278" w:rsidRDefault="002F7278" w:rsidP="007517B9">
      <w:pPr>
        <w:pStyle w:val="FootnoteText"/>
        <w:spacing w:line="240" w:lineRule="auto"/>
      </w:pPr>
      <w:r>
        <w:rPr>
          <w:rStyle w:val="FootnoteReference"/>
        </w:rPr>
        <w:footnoteRef/>
      </w:r>
      <w:r>
        <w:t xml:space="preserve"> Some trials timed out before subjects could indicate a clear preference. We recalculated these statistics and tests excluding the trials and triplets containing a timed-out choice. All behavioral results are similar.</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718C"/>
    <w:rsid w:val="000175B4"/>
    <w:rsid w:val="00054516"/>
    <w:rsid w:val="00087AEB"/>
    <w:rsid w:val="000E2D96"/>
    <w:rsid w:val="000E3F2A"/>
    <w:rsid w:val="000F0884"/>
    <w:rsid w:val="00107978"/>
    <w:rsid w:val="00117279"/>
    <w:rsid w:val="00141EAB"/>
    <w:rsid w:val="0015349E"/>
    <w:rsid w:val="0015746E"/>
    <w:rsid w:val="00163BCF"/>
    <w:rsid w:val="001749D3"/>
    <w:rsid w:val="001B79B2"/>
    <w:rsid w:val="001C1E68"/>
    <w:rsid w:val="001D00E2"/>
    <w:rsid w:val="001D3730"/>
    <w:rsid w:val="00244984"/>
    <w:rsid w:val="002612C9"/>
    <w:rsid w:val="00274510"/>
    <w:rsid w:val="002C1833"/>
    <w:rsid w:val="002C6BE7"/>
    <w:rsid w:val="002D0517"/>
    <w:rsid w:val="002E6C7A"/>
    <w:rsid w:val="002F5436"/>
    <w:rsid w:val="002F7278"/>
    <w:rsid w:val="00303FE1"/>
    <w:rsid w:val="00306BF4"/>
    <w:rsid w:val="00336944"/>
    <w:rsid w:val="00341A25"/>
    <w:rsid w:val="00377843"/>
    <w:rsid w:val="00383A71"/>
    <w:rsid w:val="003B1F97"/>
    <w:rsid w:val="003E09B5"/>
    <w:rsid w:val="003E2470"/>
    <w:rsid w:val="003F1C10"/>
    <w:rsid w:val="003F5F61"/>
    <w:rsid w:val="00454AD5"/>
    <w:rsid w:val="00454BE1"/>
    <w:rsid w:val="004604F7"/>
    <w:rsid w:val="004F4C20"/>
    <w:rsid w:val="00504154"/>
    <w:rsid w:val="00520128"/>
    <w:rsid w:val="005323A0"/>
    <w:rsid w:val="00532F2C"/>
    <w:rsid w:val="00542F31"/>
    <w:rsid w:val="00553550"/>
    <w:rsid w:val="00594A1C"/>
    <w:rsid w:val="00597354"/>
    <w:rsid w:val="00597417"/>
    <w:rsid w:val="005E72D6"/>
    <w:rsid w:val="0062504E"/>
    <w:rsid w:val="0062772B"/>
    <w:rsid w:val="00665890"/>
    <w:rsid w:val="00667E11"/>
    <w:rsid w:val="006939FB"/>
    <w:rsid w:val="006B5029"/>
    <w:rsid w:val="006D7906"/>
    <w:rsid w:val="006F120B"/>
    <w:rsid w:val="006F260E"/>
    <w:rsid w:val="006F3C37"/>
    <w:rsid w:val="006F718C"/>
    <w:rsid w:val="0070576D"/>
    <w:rsid w:val="007438F3"/>
    <w:rsid w:val="007517B9"/>
    <w:rsid w:val="00773758"/>
    <w:rsid w:val="007B3BCF"/>
    <w:rsid w:val="007B4512"/>
    <w:rsid w:val="007F471C"/>
    <w:rsid w:val="00802EAC"/>
    <w:rsid w:val="00843B79"/>
    <w:rsid w:val="00853677"/>
    <w:rsid w:val="00870AE6"/>
    <w:rsid w:val="008757A7"/>
    <w:rsid w:val="008928A3"/>
    <w:rsid w:val="008C7EE0"/>
    <w:rsid w:val="008E6FAC"/>
    <w:rsid w:val="008F6404"/>
    <w:rsid w:val="00905821"/>
    <w:rsid w:val="00915DB5"/>
    <w:rsid w:val="00934075"/>
    <w:rsid w:val="00993D2D"/>
    <w:rsid w:val="0099404B"/>
    <w:rsid w:val="00996504"/>
    <w:rsid w:val="009A0D07"/>
    <w:rsid w:val="009E36B1"/>
    <w:rsid w:val="00A01A03"/>
    <w:rsid w:val="00A055BC"/>
    <w:rsid w:val="00A06EB4"/>
    <w:rsid w:val="00A07EF2"/>
    <w:rsid w:val="00A141E1"/>
    <w:rsid w:val="00A444F4"/>
    <w:rsid w:val="00A45389"/>
    <w:rsid w:val="00A57E05"/>
    <w:rsid w:val="00A6769A"/>
    <w:rsid w:val="00AA21D5"/>
    <w:rsid w:val="00AF5A06"/>
    <w:rsid w:val="00B53D49"/>
    <w:rsid w:val="00B643E2"/>
    <w:rsid w:val="00B74F6D"/>
    <w:rsid w:val="00B8485B"/>
    <w:rsid w:val="00B90D89"/>
    <w:rsid w:val="00B92D3C"/>
    <w:rsid w:val="00BA79AF"/>
    <w:rsid w:val="00BB2FCF"/>
    <w:rsid w:val="00BC6BB4"/>
    <w:rsid w:val="00BD1E99"/>
    <w:rsid w:val="00BE0EA4"/>
    <w:rsid w:val="00BE2348"/>
    <w:rsid w:val="00C067B5"/>
    <w:rsid w:val="00C10D1C"/>
    <w:rsid w:val="00C80955"/>
    <w:rsid w:val="00CD5447"/>
    <w:rsid w:val="00CE2092"/>
    <w:rsid w:val="00CE69A6"/>
    <w:rsid w:val="00D06C25"/>
    <w:rsid w:val="00D147E2"/>
    <w:rsid w:val="00DC28E9"/>
    <w:rsid w:val="00DC570C"/>
    <w:rsid w:val="00DF49CB"/>
    <w:rsid w:val="00DF57C2"/>
    <w:rsid w:val="00E01C70"/>
    <w:rsid w:val="00E07CF7"/>
    <w:rsid w:val="00EB4A6F"/>
    <w:rsid w:val="00EE0206"/>
    <w:rsid w:val="00EE735F"/>
    <w:rsid w:val="00F66774"/>
    <w:rsid w:val="00FA1F76"/>
    <w:rsid w:val="00FB01DC"/>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F68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semiHidden/>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semiHidden/>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hyperlink" Target="http://surfer.nmr.mgh.harvard.edu/"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3EFF9A-665E-144E-8DFC-9D706EFFB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3</Pages>
  <Words>14726</Words>
  <Characters>83941</Characters>
  <Application>Microsoft Macintosh Word</Application>
  <DocSecurity>0</DocSecurity>
  <Lines>699</Lines>
  <Paragraphs>196</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98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Bernd Weber</dc:creator>
  <cp:lastModifiedBy>Ayse Zeynep Enkavi</cp:lastModifiedBy>
  <cp:revision>6</cp:revision>
  <cp:lastPrinted>2013-09-09T15:06:00Z</cp:lastPrinted>
  <dcterms:created xsi:type="dcterms:W3CDTF">2014-03-06T22:36:00Z</dcterms:created>
  <dcterms:modified xsi:type="dcterms:W3CDTF">2014-03-07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